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C0849" w:rsidRDefault="00503ABC">
      <w:pPr>
        <w:pStyle w:val="TOC1"/>
        <w:tabs>
          <w:tab w:val="right" w:leader="dot" w:pos="9350"/>
        </w:tabs>
        <w:rPr>
          <w:rFonts w:ascii="Calibri" w:hAnsi="Calibri" w:cs="Calibri"/>
        </w:rPr>
      </w:pPr>
      <w:r w:rsidRPr="003C0849">
        <w:rPr>
          <w:rFonts w:ascii="Calibri" w:hAnsi="Calibri" w:cs="Calibri"/>
        </w:rPr>
        <w:lastRenderedPageBreak/>
        <w:t>Table of Contents</w:t>
      </w:r>
    </w:p>
    <w:p w14:paraId="1561EC80" w14:textId="04F61F05" w:rsidR="00F00682" w:rsidRDefault="00503ABC">
      <w:pPr>
        <w:pStyle w:val="TOC1"/>
        <w:tabs>
          <w:tab w:val="right" w:leader="dot" w:pos="9350"/>
        </w:tabs>
        <w:rPr>
          <w:rFonts w:eastAsiaTheme="minorEastAsia"/>
          <w:noProof/>
          <w:sz w:val="24"/>
          <w:szCs w:val="24"/>
        </w:rPr>
      </w:pPr>
      <w:r w:rsidRPr="003C0849">
        <w:rPr>
          <w:rFonts w:ascii="Calibri" w:hAnsi="Calibri" w:cs="Calibri"/>
        </w:rPr>
        <w:fldChar w:fldCharType="begin"/>
      </w:r>
      <w:r w:rsidRPr="003C0849">
        <w:rPr>
          <w:rFonts w:ascii="Calibri" w:hAnsi="Calibri" w:cs="Calibri"/>
        </w:rPr>
        <w:instrText xml:space="preserve"> TOC \t "Thesis TOC,1" </w:instrText>
      </w:r>
      <w:r w:rsidRPr="003C0849">
        <w:rPr>
          <w:rFonts w:ascii="Calibri" w:hAnsi="Calibri" w:cs="Calibri"/>
        </w:rPr>
        <w:fldChar w:fldCharType="separate"/>
      </w:r>
      <w:r w:rsidR="00F00682" w:rsidRPr="006A5ED3">
        <w:rPr>
          <w:rFonts w:ascii="Calibri" w:hAnsi="Calibri" w:cs="Calibri"/>
          <w:noProof/>
        </w:rPr>
        <w:t>3.1 Introduction</w:t>
      </w:r>
      <w:r w:rsidR="00F00682">
        <w:rPr>
          <w:noProof/>
        </w:rPr>
        <w:tab/>
      </w:r>
      <w:r w:rsidR="00F00682">
        <w:rPr>
          <w:noProof/>
        </w:rPr>
        <w:fldChar w:fldCharType="begin"/>
      </w:r>
      <w:r w:rsidR="00F00682">
        <w:rPr>
          <w:noProof/>
        </w:rPr>
        <w:instrText xml:space="preserve"> PAGEREF _Toc168490754 \h </w:instrText>
      </w:r>
      <w:r w:rsidR="00F00682">
        <w:rPr>
          <w:noProof/>
        </w:rPr>
      </w:r>
      <w:r w:rsidR="00F00682">
        <w:rPr>
          <w:noProof/>
        </w:rPr>
        <w:fldChar w:fldCharType="separate"/>
      </w:r>
      <w:r w:rsidR="00F00682">
        <w:rPr>
          <w:noProof/>
        </w:rPr>
        <w:t>3</w:t>
      </w:r>
      <w:r w:rsidR="00F00682">
        <w:rPr>
          <w:noProof/>
        </w:rPr>
        <w:fldChar w:fldCharType="end"/>
      </w:r>
    </w:p>
    <w:p w14:paraId="68BAAF5B" w14:textId="32070DF4"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2 Structure prediction tools</w:t>
      </w:r>
      <w:r>
        <w:rPr>
          <w:noProof/>
        </w:rPr>
        <w:tab/>
      </w:r>
      <w:r>
        <w:rPr>
          <w:noProof/>
        </w:rPr>
        <w:fldChar w:fldCharType="begin"/>
      </w:r>
      <w:r>
        <w:rPr>
          <w:noProof/>
        </w:rPr>
        <w:instrText xml:space="preserve"> PAGEREF _Toc168490755 \h </w:instrText>
      </w:r>
      <w:r>
        <w:rPr>
          <w:noProof/>
        </w:rPr>
      </w:r>
      <w:r>
        <w:rPr>
          <w:noProof/>
        </w:rPr>
        <w:fldChar w:fldCharType="separate"/>
      </w:r>
      <w:r>
        <w:rPr>
          <w:noProof/>
        </w:rPr>
        <w:t>4</w:t>
      </w:r>
      <w:r>
        <w:rPr>
          <w:noProof/>
        </w:rPr>
        <w:fldChar w:fldCharType="end"/>
      </w:r>
    </w:p>
    <w:p w14:paraId="5CE6337D" w14:textId="494607C5"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2.1 Rosetta</w:t>
      </w:r>
      <w:r>
        <w:rPr>
          <w:noProof/>
        </w:rPr>
        <w:tab/>
      </w:r>
      <w:r>
        <w:rPr>
          <w:noProof/>
        </w:rPr>
        <w:fldChar w:fldCharType="begin"/>
      </w:r>
      <w:r>
        <w:rPr>
          <w:noProof/>
        </w:rPr>
        <w:instrText xml:space="preserve"> PAGEREF _Toc168490756 \h </w:instrText>
      </w:r>
      <w:r>
        <w:rPr>
          <w:noProof/>
        </w:rPr>
      </w:r>
      <w:r>
        <w:rPr>
          <w:noProof/>
        </w:rPr>
        <w:fldChar w:fldCharType="separate"/>
      </w:r>
      <w:r>
        <w:rPr>
          <w:noProof/>
        </w:rPr>
        <w:t>4</w:t>
      </w:r>
      <w:r>
        <w:rPr>
          <w:noProof/>
        </w:rPr>
        <w:fldChar w:fldCharType="end"/>
      </w:r>
    </w:p>
    <w:p w14:paraId="06521ECD" w14:textId="1D60B8EA"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2.2 Molecular Software Library</w:t>
      </w:r>
      <w:r>
        <w:rPr>
          <w:noProof/>
        </w:rPr>
        <w:tab/>
      </w:r>
      <w:r>
        <w:rPr>
          <w:noProof/>
        </w:rPr>
        <w:fldChar w:fldCharType="begin"/>
      </w:r>
      <w:r>
        <w:rPr>
          <w:noProof/>
        </w:rPr>
        <w:instrText xml:space="preserve"> PAGEREF _Toc168490757 \h </w:instrText>
      </w:r>
      <w:r>
        <w:rPr>
          <w:noProof/>
        </w:rPr>
      </w:r>
      <w:r>
        <w:rPr>
          <w:noProof/>
        </w:rPr>
        <w:fldChar w:fldCharType="separate"/>
      </w:r>
      <w:r>
        <w:rPr>
          <w:noProof/>
        </w:rPr>
        <w:t>4</w:t>
      </w:r>
      <w:r>
        <w:rPr>
          <w:noProof/>
        </w:rPr>
        <w:fldChar w:fldCharType="end"/>
      </w:r>
    </w:p>
    <w:p w14:paraId="17745087" w14:textId="2925CB14"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2.3 Docking Algorithms</w:t>
      </w:r>
      <w:r>
        <w:rPr>
          <w:noProof/>
        </w:rPr>
        <w:tab/>
      </w:r>
      <w:r>
        <w:rPr>
          <w:noProof/>
        </w:rPr>
        <w:fldChar w:fldCharType="begin"/>
      </w:r>
      <w:r>
        <w:rPr>
          <w:noProof/>
        </w:rPr>
        <w:instrText xml:space="preserve"> PAGEREF _Toc168490758 \h </w:instrText>
      </w:r>
      <w:r>
        <w:rPr>
          <w:noProof/>
        </w:rPr>
      </w:r>
      <w:r>
        <w:rPr>
          <w:noProof/>
        </w:rPr>
        <w:fldChar w:fldCharType="separate"/>
      </w:r>
      <w:r>
        <w:rPr>
          <w:noProof/>
        </w:rPr>
        <w:t>5</w:t>
      </w:r>
      <w:r>
        <w:rPr>
          <w:noProof/>
        </w:rPr>
        <w:fldChar w:fldCharType="end"/>
      </w:r>
    </w:p>
    <w:p w14:paraId="64420B68" w14:textId="7E13D428"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2.4 Machine learning tools</w:t>
      </w:r>
      <w:r>
        <w:rPr>
          <w:noProof/>
        </w:rPr>
        <w:tab/>
      </w:r>
      <w:r>
        <w:rPr>
          <w:noProof/>
        </w:rPr>
        <w:fldChar w:fldCharType="begin"/>
      </w:r>
      <w:r>
        <w:rPr>
          <w:noProof/>
        </w:rPr>
        <w:instrText xml:space="preserve"> PAGEREF _Toc168490759 \h </w:instrText>
      </w:r>
      <w:r>
        <w:rPr>
          <w:noProof/>
        </w:rPr>
      </w:r>
      <w:r>
        <w:rPr>
          <w:noProof/>
        </w:rPr>
        <w:fldChar w:fldCharType="separate"/>
      </w:r>
      <w:r>
        <w:rPr>
          <w:noProof/>
        </w:rPr>
        <w:t>5</w:t>
      </w:r>
      <w:r>
        <w:rPr>
          <w:noProof/>
        </w:rPr>
        <w:fldChar w:fldCharType="end"/>
      </w:r>
    </w:p>
    <w:p w14:paraId="54BC6FBE" w14:textId="119BD2AD"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3 Protein Design Algorithm</w:t>
      </w:r>
      <w:r>
        <w:rPr>
          <w:noProof/>
        </w:rPr>
        <w:tab/>
      </w:r>
      <w:r>
        <w:rPr>
          <w:noProof/>
        </w:rPr>
        <w:fldChar w:fldCharType="begin"/>
      </w:r>
      <w:r>
        <w:rPr>
          <w:noProof/>
        </w:rPr>
        <w:instrText xml:space="preserve"> PAGEREF _Toc168490760 \h </w:instrText>
      </w:r>
      <w:r>
        <w:rPr>
          <w:noProof/>
        </w:rPr>
      </w:r>
      <w:r>
        <w:rPr>
          <w:noProof/>
        </w:rPr>
        <w:fldChar w:fldCharType="separate"/>
      </w:r>
      <w:r>
        <w:rPr>
          <w:noProof/>
        </w:rPr>
        <w:t>7</w:t>
      </w:r>
      <w:r>
        <w:rPr>
          <w:noProof/>
        </w:rPr>
        <w:fldChar w:fldCharType="end"/>
      </w:r>
    </w:p>
    <w:p w14:paraId="5C17B97E" w14:textId="3F836F95"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3.1 Analysis of membrane protein PDBs</w:t>
      </w:r>
      <w:r>
        <w:rPr>
          <w:noProof/>
        </w:rPr>
        <w:tab/>
      </w:r>
      <w:r>
        <w:rPr>
          <w:noProof/>
        </w:rPr>
        <w:fldChar w:fldCharType="begin"/>
      </w:r>
      <w:r>
        <w:rPr>
          <w:noProof/>
        </w:rPr>
        <w:instrText xml:space="preserve"> PAGEREF _Toc168490761 \h </w:instrText>
      </w:r>
      <w:r>
        <w:rPr>
          <w:noProof/>
        </w:rPr>
      </w:r>
      <w:r>
        <w:rPr>
          <w:noProof/>
        </w:rPr>
        <w:fldChar w:fldCharType="separate"/>
      </w:r>
      <w:r>
        <w:rPr>
          <w:noProof/>
        </w:rPr>
        <w:t>7</w:t>
      </w:r>
      <w:r>
        <w:rPr>
          <w:noProof/>
        </w:rPr>
        <w:fldChar w:fldCharType="end"/>
      </w:r>
    </w:p>
    <w:p w14:paraId="1533FF14" w14:textId="2D375D31"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3.2 Defining the Interface</w:t>
      </w:r>
      <w:r>
        <w:rPr>
          <w:noProof/>
        </w:rPr>
        <w:tab/>
      </w:r>
      <w:r>
        <w:rPr>
          <w:noProof/>
        </w:rPr>
        <w:fldChar w:fldCharType="begin"/>
      </w:r>
      <w:r>
        <w:rPr>
          <w:noProof/>
        </w:rPr>
        <w:instrText xml:space="preserve"> PAGEREF _Toc168490762 \h </w:instrText>
      </w:r>
      <w:r>
        <w:rPr>
          <w:noProof/>
        </w:rPr>
      </w:r>
      <w:r>
        <w:rPr>
          <w:noProof/>
        </w:rPr>
        <w:fldChar w:fldCharType="separate"/>
      </w:r>
      <w:r>
        <w:rPr>
          <w:noProof/>
        </w:rPr>
        <w:t>7</w:t>
      </w:r>
      <w:r>
        <w:rPr>
          <w:noProof/>
        </w:rPr>
        <w:fldChar w:fldCharType="end"/>
      </w:r>
    </w:p>
    <w:p w14:paraId="06CD4FC0" w14:textId="76D3F2A2"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3.3 Developing the energy terms</w:t>
      </w:r>
      <w:r>
        <w:rPr>
          <w:noProof/>
        </w:rPr>
        <w:tab/>
      </w:r>
      <w:r>
        <w:rPr>
          <w:noProof/>
        </w:rPr>
        <w:fldChar w:fldCharType="begin"/>
      </w:r>
      <w:r>
        <w:rPr>
          <w:noProof/>
        </w:rPr>
        <w:instrText xml:space="preserve"> PAGEREF _Toc168490763 \h </w:instrText>
      </w:r>
      <w:r>
        <w:rPr>
          <w:noProof/>
        </w:rPr>
      </w:r>
      <w:r>
        <w:rPr>
          <w:noProof/>
        </w:rPr>
        <w:fldChar w:fldCharType="separate"/>
      </w:r>
      <w:r>
        <w:rPr>
          <w:noProof/>
        </w:rPr>
        <w:t>8</w:t>
      </w:r>
      <w:r>
        <w:rPr>
          <w:noProof/>
        </w:rPr>
        <w:fldChar w:fldCharType="end"/>
      </w:r>
    </w:p>
    <w:p w14:paraId="0D79360B" w14:textId="4261B4D2"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3.4 Sequence Search</w:t>
      </w:r>
      <w:r>
        <w:rPr>
          <w:noProof/>
        </w:rPr>
        <w:tab/>
      </w:r>
      <w:r>
        <w:rPr>
          <w:noProof/>
        </w:rPr>
        <w:fldChar w:fldCharType="begin"/>
      </w:r>
      <w:r>
        <w:rPr>
          <w:noProof/>
        </w:rPr>
        <w:instrText xml:space="preserve"> PAGEREF _Toc168490764 \h </w:instrText>
      </w:r>
      <w:r>
        <w:rPr>
          <w:noProof/>
        </w:rPr>
      </w:r>
      <w:r>
        <w:rPr>
          <w:noProof/>
        </w:rPr>
        <w:fldChar w:fldCharType="separate"/>
      </w:r>
      <w:r>
        <w:rPr>
          <w:noProof/>
        </w:rPr>
        <w:t>9</w:t>
      </w:r>
      <w:r>
        <w:rPr>
          <w:noProof/>
        </w:rPr>
        <w:fldChar w:fldCharType="end"/>
      </w:r>
    </w:p>
    <w:p w14:paraId="7E1B0DCC" w14:textId="38AB5281"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3.5 Backbone Refinement</w:t>
      </w:r>
      <w:r>
        <w:rPr>
          <w:noProof/>
        </w:rPr>
        <w:tab/>
      </w:r>
      <w:r>
        <w:rPr>
          <w:noProof/>
        </w:rPr>
        <w:fldChar w:fldCharType="begin"/>
      </w:r>
      <w:r>
        <w:rPr>
          <w:noProof/>
        </w:rPr>
        <w:instrText xml:space="preserve"> PAGEREF _Toc168490765 \h </w:instrText>
      </w:r>
      <w:r>
        <w:rPr>
          <w:noProof/>
        </w:rPr>
      </w:r>
      <w:r>
        <w:rPr>
          <w:noProof/>
        </w:rPr>
        <w:fldChar w:fldCharType="separate"/>
      </w:r>
      <w:r>
        <w:rPr>
          <w:noProof/>
        </w:rPr>
        <w:t>9</w:t>
      </w:r>
      <w:r>
        <w:rPr>
          <w:noProof/>
        </w:rPr>
        <w:fldChar w:fldCharType="end"/>
      </w:r>
    </w:p>
    <w:p w14:paraId="6EED4816" w14:textId="22E8A4C0"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3.6 Mutating the interface</w:t>
      </w:r>
      <w:r>
        <w:rPr>
          <w:noProof/>
        </w:rPr>
        <w:tab/>
      </w:r>
      <w:r>
        <w:rPr>
          <w:noProof/>
        </w:rPr>
        <w:fldChar w:fldCharType="begin"/>
      </w:r>
      <w:r>
        <w:rPr>
          <w:noProof/>
        </w:rPr>
        <w:instrText xml:space="preserve"> PAGEREF _Toc168490766 \h </w:instrText>
      </w:r>
      <w:r>
        <w:rPr>
          <w:noProof/>
        </w:rPr>
      </w:r>
      <w:r>
        <w:rPr>
          <w:noProof/>
        </w:rPr>
        <w:fldChar w:fldCharType="separate"/>
      </w:r>
      <w:r>
        <w:rPr>
          <w:noProof/>
        </w:rPr>
        <w:t>10</w:t>
      </w:r>
      <w:r>
        <w:rPr>
          <w:noProof/>
        </w:rPr>
        <w:fldChar w:fldCharType="end"/>
      </w:r>
    </w:p>
    <w:p w14:paraId="1FF3734C" w14:textId="7A27151C"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4 Analysis</w:t>
      </w:r>
      <w:r>
        <w:rPr>
          <w:noProof/>
        </w:rPr>
        <w:tab/>
      </w:r>
      <w:r>
        <w:rPr>
          <w:noProof/>
        </w:rPr>
        <w:fldChar w:fldCharType="begin"/>
      </w:r>
      <w:r>
        <w:rPr>
          <w:noProof/>
        </w:rPr>
        <w:instrText xml:space="preserve"> PAGEREF _Toc168490767 \h </w:instrText>
      </w:r>
      <w:r>
        <w:rPr>
          <w:noProof/>
        </w:rPr>
      </w:r>
      <w:r>
        <w:rPr>
          <w:noProof/>
        </w:rPr>
        <w:fldChar w:fldCharType="separate"/>
      </w:r>
      <w:r>
        <w:rPr>
          <w:noProof/>
        </w:rPr>
        <w:t>10</w:t>
      </w:r>
      <w:r>
        <w:rPr>
          <w:noProof/>
        </w:rPr>
        <w:fldChar w:fldCharType="end"/>
      </w:r>
    </w:p>
    <w:p w14:paraId="599AF576" w14:textId="1DCA90A4"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5 Conclusion</w:t>
      </w:r>
      <w:r>
        <w:rPr>
          <w:noProof/>
        </w:rPr>
        <w:tab/>
      </w:r>
      <w:r>
        <w:rPr>
          <w:noProof/>
        </w:rPr>
        <w:fldChar w:fldCharType="begin"/>
      </w:r>
      <w:r>
        <w:rPr>
          <w:noProof/>
        </w:rPr>
        <w:instrText xml:space="preserve"> PAGEREF _Toc168490768 \h </w:instrText>
      </w:r>
      <w:r>
        <w:rPr>
          <w:noProof/>
        </w:rPr>
      </w:r>
      <w:r>
        <w:rPr>
          <w:noProof/>
        </w:rPr>
        <w:fldChar w:fldCharType="separate"/>
      </w:r>
      <w:r>
        <w:rPr>
          <w:noProof/>
        </w:rPr>
        <w:t>11</w:t>
      </w:r>
      <w:r>
        <w:rPr>
          <w:noProof/>
        </w:rPr>
        <w:fldChar w:fldCharType="end"/>
      </w:r>
    </w:p>
    <w:p w14:paraId="28C79B51" w14:textId="5A91DEB6" w:rsidR="00F00682" w:rsidRDefault="00F00682">
      <w:pPr>
        <w:pStyle w:val="TOC1"/>
        <w:tabs>
          <w:tab w:val="right" w:leader="dot" w:pos="9350"/>
        </w:tabs>
        <w:rPr>
          <w:rFonts w:eastAsiaTheme="minorEastAsia"/>
          <w:noProof/>
          <w:sz w:val="24"/>
          <w:szCs w:val="24"/>
        </w:rPr>
      </w:pPr>
      <w:r w:rsidRPr="006A5ED3">
        <w:rPr>
          <w:rFonts w:ascii="Calibri" w:hAnsi="Calibri" w:cs="Calibri"/>
          <w:noProof/>
        </w:rPr>
        <w:t>3.6 References</w:t>
      </w:r>
      <w:r>
        <w:rPr>
          <w:noProof/>
        </w:rPr>
        <w:tab/>
      </w:r>
      <w:r>
        <w:rPr>
          <w:noProof/>
        </w:rPr>
        <w:fldChar w:fldCharType="begin"/>
      </w:r>
      <w:r>
        <w:rPr>
          <w:noProof/>
        </w:rPr>
        <w:instrText xml:space="preserve"> PAGEREF _Toc168490769 \h </w:instrText>
      </w:r>
      <w:r>
        <w:rPr>
          <w:noProof/>
        </w:rPr>
      </w:r>
      <w:r>
        <w:rPr>
          <w:noProof/>
        </w:rPr>
        <w:fldChar w:fldCharType="separate"/>
      </w:r>
      <w:r>
        <w:rPr>
          <w:noProof/>
        </w:rPr>
        <w:t>11</w:t>
      </w:r>
      <w:r>
        <w:rPr>
          <w:noProof/>
        </w:rPr>
        <w:fldChar w:fldCharType="end"/>
      </w:r>
    </w:p>
    <w:p w14:paraId="319C577A" w14:textId="0C9E380A" w:rsidR="00503ABC" w:rsidRPr="003C0849" w:rsidRDefault="00503ABC" w:rsidP="00D10C08">
      <w:pPr>
        <w:rPr>
          <w:rFonts w:ascii="Calibri" w:hAnsi="Calibri" w:cs="Calibri"/>
        </w:rPr>
      </w:pPr>
      <w:r w:rsidRPr="003C0849">
        <w:rPr>
          <w:rFonts w:ascii="Calibri" w:hAnsi="Calibri" w:cs="Calibri"/>
        </w:rPr>
        <w:fldChar w:fldCharType="end"/>
      </w:r>
    </w:p>
    <w:p w14:paraId="529CD901" w14:textId="4845303B" w:rsidR="00D10C08" w:rsidRPr="003C0849" w:rsidRDefault="00503ABC" w:rsidP="00D10C08">
      <w:pPr>
        <w:rPr>
          <w:rFonts w:ascii="Calibri" w:hAnsi="Calibri" w:cs="Calibri"/>
        </w:rPr>
      </w:pPr>
      <w:r w:rsidRPr="003C0849">
        <w:rPr>
          <w:rFonts w:ascii="Calibri" w:hAnsi="Calibri" w:cs="Calibri"/>
        </w:rPr>
        <w:br w:type="page"/>
      </w:r>
    </w:p>
    <w:p w14:paraId="49BF8F5D" w14:textId="734700F8" w:rsidR="00D10C08" w:rsidRPr="003C0849" w:rsidRDefault="00D10C08" w:rsidP="00006143">
      <w:pPr>
        <w:pStyle w:val="ThesisTOC"/>
        <w:rPr>
          <w:rFonts w:ascii="Calibri" w:hAnsi="Calibri" w:cs="Calibri"/>
        </w:rPr>
      </w:pPr>
      <w:bookmarkStart w:id="0" w:name="_Toc168490754"/>
      <w:r w:rsidRPr="003C0849">
        <w:rPr>
          <w:rFonts w:ascii="Calibri" w:hAnsi="Calibri" w:cs="Calibri"/>
        </w:rPr>
        <w:lastRenderedPageBreak/>
        <w:t>3.1 Introduction</w:t>
      </w:r>
      <w:bookmarkEnd w:id="0"/>
    </w:p>
    <w:p w14:paraId="7453B178" w14:textId="46A7054F" w:rsidR="004D1717" w:rsidRDefault="004D1717" w:rsidP="002124EC">
      <w:pPr>
        <w:pStyle w:val="ListParagraph"/>
        <w:spacing w:line="480" w:lineRule="auto"/>
        <w:ind w:left="0" w:firstLine="360"/>
        <w:jc w:val="both"/>
        <w:rPr>
          <w:rFonts w:ascii="Calibri" w:hAnsi="Calibri" w:cs="Calibri"/>
        </w:rPr>
      </w:pPr>
      <w:r>
        <w:rPr>
          <w:rFonts w:ascii="Calibri" w:hAnsi="Calibri" w:cs="Calibri"/>
        </w:rPr>
        <w:t xml:space="preserve">During my time in graduate school, computational tools have become more common tools used in advancing science forward. With the improvement in experimental techniques, high-throughput data allows many researchers to more easily parse through and develop conclusions from data using computational algorithms and software developed for analysis. However, developing an understanding for how to use and interpret the data from these high-throughput experiments is difficult without understanding the nuances of how these tools work. </w:t>
      </w:r>
      <w:r w:rsidR="002124EC">
        <w:rPr>
          <w:rFonts w:ascii="Calibri" w:hAnsi="Calibri" w:cs="Calibri"/>
        </w:rPr>
        <w:t xml:space="preserve">As these tools grow, researchers aim to simplify their own understanding to better share these technologies with others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Pr>
          <w:rFonts w:ascii="Calibri" w:hAnsi="Calibri" w:cs="Calibri"/>
        </w:rPr>
        <w:t xml:space="preserve">In this section, I will describe a variety of computational tools that have been developed to expand the understanding of protein structures from a computational standpoint. I highlight </w:t>
      </w:r>
      <w:r w:rsidR="002124EC">
        <w:rPr>
          <w:rFonts w:ascii="Calibri" w:hAnsi="Calibri" w:cs="Calibri"/>
        </w:rPr>
        <w:t>commonly used structure prediction tools such as Rosetta and Alphafold, and then discuss in detail how I developed my protein design algorithm and other programs used to analyze my structures and data.</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2FBC7858" w:rsidR="003C3FE5" w:rsidRPr="003C0849" w:rsidRDefault="00D10C08" w:rsidP="00006143">
      <w:pPr>
        <w:pStyle w:val="ThesisTOC"/>
        <w:rPr>
          <w:rFonts w:ascii="Calibri" w:hAnsi="Calibri" w:cs="Calibri"/>
        </w:rPr>
      </w:pPr>
      <w:bookmarkStart w:id="1" w:name="_Toc168490755"/>
      <w:r w:rsidRPr="003C0849">
        <w:rPr>
          <w:rFonts w:ascii="Calibri" w:hAnsi="Calibri" w:cs="Calibri"/>
        </w:rPr>
        <w:lastRenderedPageBreak/>
        <w:t xml:space="preserve">3.2 </w:t>
      </w:r>
      <w:r w:rsidR="005A0C5F" w:rsidRPr="003C0849">
        <w:rPr>
          <w:rFonts w:ascii="Calibri" w:hAnsi="Calibri" w:cs="Calibri"/>
        </w:rPr>
        <w:t>St</w:t>
      </w:r>
      <w:bookmarkEnd w:id="1"/>
      <w:r w:rsidR="00F00682">
        <w:rPr>
          <w:rFonts w:ascii="Calibri" w:hAnsi="Calibri" w:cs="Calibri"/>
        </w:rPr>
        <w:t>udying membrane protein folding and structure</w:t>
      </w:r>
    </w:p>
    <w:p w14:paraId="597258BC" w14:textId="2187CD25" w:rsidR="00F00682" w:rsidRDefault="00F00682" w:rsidP="00F00682">
      <w:pPr>
        <w:spacing w:line="480" w:lineRule="auto"/>
        <w:ind w:firstLine="360"/>
        <w:jc w:val="both"/>
        <w:rPr>
          <w:rFonts w:ascii="Calibri" w:hAnsi="Calibri" w:cs="Calibri"/>
        </w:rPr>
      </w:pPr>
      <w:r w:rsidRPr="00F00682">
        <w:rPr>
          <w:rFonts w:ascii="Calibri" w:hAnsi="Calibri" w:cs="Calibri"/>
        </w:rPr>
        <w:t xml:space="preserve">In 1995, the protein data bank (PDB) was established to collaborate and share protein structures globally online. This tool allows researchers to deposit protein structures after solving them to for others to access their findings. Initially, proteins structures were solved primarily using x-ray crystallography. X-ray crystallography has contributed to solving ~80% of MP structures </w:t>
      </w:r>
      <w:r w:rsidRPr="00F00682">
        <w:rPr>
          <w:rFonts w:ascii="Calibri" w:hAnsi="Calibri" w:cs="Calibri"/>
        </w:rPr>
        <w:fldChar w:fldCharType="begin"/>
      </w:r>
      <w:r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Pr="00F00682">
        <w:rPr>
          <w:rFonts w:ascii="Calibri" w:hAnsi="Calibri" w:cs="Calibri"/>
        </w:rPr>
        <w:fldChar w:fldCharType="separate"/>
      </w:r>
      <w:r w:rsidRPr="00F00682">
        <w:rPr>
          <w:rFonts w:ascii="Calibri" w:hAnsi="Calibri" w:cs="Calibri"/>
          <w:noProof/>
        </w:rPr>
        <w:t>(Kermani, 2021)</w:t>
      </w:r>
      <w:r w:rsidRPr="00F00682">
        <w:rPr>
          <w:rFonts w:ascii="Calibri" w:hAnsi="Calibri" w:cs="Calibri"/>
        </w:rPr>
        <w:fldChar w:fldCharType="end"/>
      </w:r>
      <w:r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nanodiscs </w:t>
      </w:r>
      <w:r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Pr="00F00682">
        <w:rPr>
          <w:rFonts w:ascii="Calibri" w:hAnsi="Calibri" w:cs="Calibri"/>
        </w:rPr>
        <w:instrText xml:space="preserve"> ADDIN EN.CITE </w:instrText>
      </w:r>
      <w:r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Pr="00F00682">
        <w:rPr>
          <w:rFonts w:ascii="Calibri" w:hAnsi="Calibri" w:cs="Calibri"/>
        </w:rPr>
        <w:instrText xml:space="preserve"> ADDIN EN.CITE.DATA </w:instrText>
      </w:r>
      <w:r w:rsidRPr="00F00682">
        <w:rPr>
          <w:rFonts w:ascii="Calibri" w:hAnsi="Calibri" w:cs="Calibri"/>
        </w:rPr>
      </w:r>
      <w:r w:rsidRPr="00F00682">
        <w:rPr>
          <w:rFonts w:ascii="Calibri" w:hAnsi="Calibri" w:cs="Calibri"/>
        </w:rPr>
        <w:fldChar w:fldCharType="end"/>
      </w:r>
      <w:r w:rsidRPr="00F00682">
        <w:rPr>
          <w:rFonts w:ascii="Calibri" w:hAnsi="Calibri" w:cs="Calibri"/>
        </w:rPr>
      </w:r>
      <w:r w:rsidRPr="00F00682">
        <w:rPr>
          <w:rFonts w:ascii="Calibri" w:hAnsi="Calibri" w:cs="Calibri"/>
        </w:rPr>
        <w:fldChar w:fldCharType="separate"/>
      </w:r>
      <w:r w:rsidRPr="00F00682">
        <w:rPr>
          <w:rFonts w:ascii="Calibri" w:hAnsi="Calibri" w:cs="Calibri"/>
          <w:noProof/>
        </w:rPr>
        <w:t>(Liang &amp; Tamm, 2016)</w:t>
      </w:r>
      <w:r w:rsidRPr="00F00682">
        <w:rPr>
          <w:rFonts w:ascii="Calibri" w:hAnsi="Calibri" w:cs="Calibri"/>
        </w:rPr>
        <w:fldChar w:fldCharType="end"/>
      </w:r>
      <w:r w:rsidRPr="00F00682">
        <w:rPr>
          <w:rFonts w:ascii="Calibri" w:hAnsi="Calibri" w:cs="Calibri"/>
        </w:rPr>
        <w:t xml:space="preserve">. </w:t>
      </w:r>
    </w:p>
    <w:p w14:paraId="03CFE434" w14:textId="6C618F26" w:rsidR="00F00682" w:rsidRPr="00F00682" w:rsidRDefault="00F00682" w:rsidP="00F00682">
      <w:pPr>
        <w:spacing w:after="0" w:line="480" w:lineRule="auto"/>
        <w:ind w:firstLine="360"/>
        <w:jc w:val="both"/>
        <w:rPr>
          <w:rFonts w:ascii="Calibri" w:hAnsi="Calibri" w:cs="Calibri"/>
          <w:b/>
          <w:bCs/>
        </w:rPr>
      </w:pPr>
      <w:r w:rsidRPr="00F00682">
        <w:rPr>
          <w:rFonts w:ascii="Calibri" w:hAnsi="Calibri" w:cs="Calibri"/>
        </w:rPr>
        <w:t xml:space="preserve">The complex nature of the lipid bilayer makes it difficult to directly study the forces involved in MP folding. As an initial approach, researchers aim to determine the structures of MPs to identify structural features important for folding. However, solving MP structures is an inherently difficult task due to the need to express and solubilize MPs for experiments. Furthermore, many of these approaches cannot determine more than a single protein structure, making it difficult to use this information to understand dynamic structural changes involved in folding. More recently cryo-EM has been used to solve MP structures.  In addition to bilayers and nanodiscs, it is possible to solubilize and obtain the structures of MPs within detergents, saposin-lipoprotein nanoparticles, amphipols, and peptidiscs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Cryo-EM allows MP structures to be studied in a large variety of different environments, giving researchers the ability to study alternative structures of these proteins by changing the solubilization conditions. Despite the advancements in MP structural characterization, many of these efforts take years to determine conditions that yield publishable results in high resolution. MPs make up only 4.6% of structures deposited in the PDB (April 2024; PDB). Lacking MP structures to assess, researchers focus on using other methods to study MP folding and association</w:t>
      </w:r>
      <w:r>
        <w:rPr>
          <w:rFonts w:ascii="Calibri" w:hAnsi="Calibri" w:cs="Calibri"/>
        </w:rPr>
        <w:t xml:space="preserve">, </w:t>
      </w:r>
      <w:r w:rsidRPr="00F00682">
        <w:rPr>
          <w:rFonts w:ascii="Calibri" w:hAnsi="Calibri" w:cs="Calibri"/>
        </w:rPr>
        <w:t>focus</w:t>
      </w:r>
      <w:r>
        <w:rPr>
          <w:rFonts w:ascii="Calibri" w:hAnsi="Calibri" w:cs="Calibri"/>
        </w:rPr>
        <w:t>ing</w:t>
      </w:r>
      <w:r w:rsidRPr="00F00682">
        <w:rPr>
          <w:rFonts w:ascii="Calibri" w:hAnsi="Calibri" w:cs="Calibri"/>
        </w:rPr>
        <w:t xml:space="preserve"> on utilizing a combination of computational tools to estimate the contribution th</w:t>
      </w:r>
      <w:r>
        <w:rPr>
          <w:rFonts w:ascii="Calibri" w:hAnsi="Calibri" w:cs="Calibri"/>
        </w:rPr>
        <w:t xml:space="preserve">at </w:t>
      </w:r>
      <w:r w:rsidRPr="00F00682">
        <w:rPr>
          <w:rFonts w:ascii="Calibri" w:hAnsi="Calibri" w:cs="Calibri"/>
        </w:rPr>
        <w:t xml:space="preserve">biophysical forces have on MP stability. </w:t>
      </w:r>
    </w:p>
    <w:p w14:paraId="7AA6E43B" w14:textId="752F068E" w:rsidR="003C3FE5" w:rsidRPr="00F00682" w:rsidRDefault="003C3FE5" w:rsidP="003C3FE5">
      <w:pPr>
        <w:spacing w:line="480" w:lineRule="auto"/>
        <w:ind w:firstLine="360"/>
        <w:jc w:val="both"/>
        <w:rPr>
          <w:rFonts w:ascii="Calibri" w:hAnsi="Calibri" w:cs="Calibri"/>
        </w:rPr>
      </w:pPr>
      <w:r w:rsidRPr="00F00682">
        <w:rPr>
          <w:rFonts w:ascii="Calibri" w:hAnsi="Calibri" w:cs="Calibri"/>
        </w:rPr>
        <w:lastRenderedPageBreak/>
        <w:t xml:space="preserve">In conjunction with structural determination, computational methods have been </w:t>
      </w:r>
      <w:r w:rsidR="00F00682">
        <w:rPr>
          <w:rFonts w:ascii="Calibri" w:hAnsi="Calibri" w:cs="Calibri"/>
        </w:rPr>
        <w:t>invented</w:t>
      </w:r>
      <w:r w:rsidRPr="00F00682">
        <w:rPr>
          <w:rFonts w:ascii="Calibri" w:hAnsi="Calibri" w:cs="Calibri"/>
        </w:rPr>
        <w:t xml:space="preserve"> to evaluate previously solved MP structures. Many methods look to further understand MP folding by establishing energetic terms that aim to estimate the thermodynamics of association. </w:t>
      </w:r>
      <w:r w:rsidR="003C0849" w:rsidRPr="00F00682">
        <w:rPr>
          <w:rFonts w:ascii="Calibri" w:hAnsi="Calibri" w:cs="Calibri"/>
        </w:rPr>
        <w:t>Below I review the current</w:t>
      </w:r>
      <w:r w:rsidR="00826EF5" w:rsidRPr="00F00682">
        <w:rPr>
          <w:rFonts w:ascii="Calibri" w:hAnsi="Calibri" w:cs="Calibri"/>
        </w:rPr>
        <w:t xml:space="preserve"> computational</w:t>
      </w:r>
      <w:r w:rsidR="003C0849" w:rsidRPr="00F00682">
        <w:rPr>
          <w:rFonts w:ascii="Calibri" w:hAnsi="Calibri" w:cs="Calibri"/>
        </w:rPr>
        <w:t xml:space="preserve"> methods used to predict protein structures.</w:t>
      </w:r>
    </w:p>
    <w:p w14:paraId="7D473A85" w14:textId="6F863509" w:rsidR="003C3FE5" w:rsidRPr="003C0849" w:rsidRDefault="003C3FE5" w:rsidP="00006143">
      <w:pPr>
        <w:pStyle w:val="ThesisTOC"/>
        <w:rPr>
          <w:rFonts w:ascii="Calibri" w:hAnsi="Calibri" w:cs="Calibri"/>
        </w:rPr>
      </w:pPr>
      <w:bookmarkStart w:id="2" w:name="_Toc168490756"/>
      <w:r w:rsidRPr="003C0849">
        <w:rPr>
          <w:rFonts w:ascii="Calibri" w:hAnsi="Calibri" w:cs="Calibri"/>
        </w:rPr>
        <w:t>3.2.1 Rosetta</w:t>
      </w:r>
      <w:bookmarkEnd w:id="2"/>
    </w:p>
    <w:p w14:paraId="63758C58" w14:textId="521EA906"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3C0849">
        <w:rPr>
          <w:rFonts w:ascii="Calibri" w:hAnsi="Calibri" w:cs="Calibri"/>
          <w:i/>
          <w:iCs/>
        </w:rPr>
        <w:t>de novo</w:t>
      </w:r>
      <w:r w:rsidRPr="003C0849">
        <w:rPr>
          <w:rFonts w:ascii="Calibri" w:hAnsi="Calibri" w:cs="Calibri"/>
        </w:rPr>
        <w:t xml:space="preserve">. The original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determined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Recently, RosettaMP was developed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426E81B" w:rsidR="003C3FE5" w:rsidRPr="003C0849" w:rsidRDefault="003C3FE5" w:rsidP="00006143">
      <w:pPr>
        <w:pStyle w:val="ThesisTOC"/>
        <w:rPr>
          <w:rFonts w:ascii="Calibri" w:hAnsi="Calibri" w:cs="Calibri"/>
        </w:rPr>
      </w:pPr>
      <w:bookmarkStart w:id="3" w:name="_Toc168490757"/>
      <w:r w:rsidRPr="003C0849">
        <w:rPr>
          <w:rFonts w:ascii="Calibri" w:hAnsi="Calibri" w:cs="Calibri"/>
        </w:rPr>
        <w:t>3.2.2 Molecular Software Library</w:t>
      </w:r>
      <w:bookmarkEnd w:id="3"/>
    </w:p>
    <w:p w14:paraId="2F95EF40" w14:textId="0C923A26"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Another computational tool for membrane proteins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Similar to Rosetta, MSL houses a variety of tools to perform MP structure prediction. These tools include the ability to transform proteins in space, mutate specific residues, extract geometric information from known structures, and predict the structure and energetics of an input sequence. Additionally, it has </w:t>
      </w:r>
      <w:r w:rsidRPr="003C0849">
        <w:rPr>
          <w:rFonts w:ascii="Calibri" w:hAnsi="Calibri" w:cs="Calibri"/>
        </w:rPr>
        <w:lastRenderedPageBreak/>
        <w:t xml:space="preserve">been used to develop the CATM algorithm using two energy terms parameterized by CHARMM: hydrogen bonding and van der Waals packing. The CATM algorithm has been applied to predict the structures of both known and unknown TM dimers, and experimental studies have shown that it accurately predicts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sidRPr="003C0849">
        <w:rPr>
          <w:rFonts w:ascii="Calibri" w:hAnsi="Calibri" w:cs="Calibri"/>
        </w:rPr>
        <w:t>. My research adapts the CATM algorithm to design structures with strong van der Waals packing in the absence of hydrogen bonding to assess the extent at which packing can drive MP association.</w:t>
      </w:r>
      <w:r w:rsidR="00FC2ED4" w:rsidRPr="003C0849">
        <w:rPr>
          <w:rFonts w:ascii="Calibri" w:hAnsi="Calibri" w:cs="Calibri"/>
        </w:rPr>
        <w:t xml:space="preserve"> I further detail how I used MSL to design TM homodimers in section 3.3.</w:t>
      </w:r>
    </w:p>
    <w:p w14:paraId="790C292A" w14:textId="6940A1EE" w:rsidR="003C3FE5" w:rsidRPr="003C0849" w:rsidRDefault="003C3FE5" w:rsidP="00006143">
      <w:pPr>
        <w:pStyle w:val="ThesisTOC"/>
        <w:rPr>
          <w:rFonts w:ascii="Calibri" w:hAnsi="Calibri" w:cs="Calibri"/>
        </w:rPr>
      </w:pPr>
      <w:bookmarkStart w:id="4" w:name="_Toc168490758"/>
      <w:r w:rsidRPr="003C0849">
        <w:rPr>
          <w:rFonts w:ascii="Calibri" w:hAnsi="Calibri" w:cs="Calibri"/>
        </w:rPr>
        <w:t>3.2.3 Docking Algorithms</w:t>
      </w:r>
      <w:bookmarkEnd w:id="4"/>
    </w:p>
    <w:p w14:paraId="26083794" w14:textId="77777777"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for predicting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EVFold uses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uses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as adapted into a webserver for online use, where users can input the sequence and additional information to guide the process. </w:t>
      </w:r>
    </w:p>
    <w:p w14:paraId="2AF4013D" w14:textId="0498F9A7" w:rsidR="003C3FE5" w:rsidRPr="003C0849" w:rsidRDefault="00722E39" w:rsidP="00006143">
      <w:pPr>
        <w:pStyle w:val="ThesisTOC"/>
        <w:rPr>
          <w:rFonts w:ascii="Calibri" w:hAnsi="Calibri" w:cs="Calibri"/>
        </w:rPr>
      </w:pPr>
      <w:bookmarkStart w:id="5" w:name="_Toc168490759"/>
      <w:r w:rsidRPr="003C0849">
        <w:rPr>
          <w:rFonts w:ascii="Calibri" w:hAnsi="Calibri" w:cs="Calibri"/>
        </w:rPr>
        <w:t xml:space="preserve">3.2.4 </w:t>
      </w:r>
      <w:r w:rsidR="00006143" w:rsidRPr="003C0849">
        <w:rPr>
          <w:rFonts w:ascii="Calibri" w:hAnsi="Calibri" w:cs="Calibri"/>
        </w:rPr>
        <w:t>M</w:t>
      </w:r>
      <w:r w:rsidR="00FC2ED4" w:rsidRPr="003C0849">
        <w:rPr>
          <w:rFonts w:ascii="Calibri" w:hAnsi="Calibri" w:cs="Calibri"/>
        </w:rPr>
        <w:t>achin</w:t>
      </w:r>
      <w:r w:rsidR="00006143" w:rsidRPr="003C0849">
        <w:rPr>
          <w:rFonts w:ascii="Calibri" w:hAnsi="Calibri" w:cs="Calibri"/>
        </w:rPr>
        <w:t>e</w:t>
      </w:r>
      <w:r w:rsidR="00FC2ED4" w:rsidRPr="003C0849">
        <w:rPr>
          <w:rFonts w:ascii="Calibri" w:hAnsi="Calibri" w:cs="Calibri"/>
        </w:rPr>
        <w:t xml:space="preserve"> </w:t>
      </w:r>
      <w:r w:rsidR="00006143" w:rsidRPr="003C0849">
        <w:rPr>
          <w:rFonts w:ascii="Calibri" w:hAnsi="Calibri" w:cs="Calibri"/>
        </w:rPr>
        <w:t>l</w:t>
      </w:r>
      <w:r w:rsidR="00FC2ED4" w:rsidRPr="003C0849">
        <w:rPr>
          <w:rFonts w:ascii="Calibri" w:hAnsi="Calibri" w:cs="Calibri"/>
        </w:rPr>
        <w:t>earning</w:t>
      </w:r>
      <w:r w:rsidR="00006143" w:rsidRPr="003C0849">
        <w:rPr>
          <w:rFonts w:ascii="Calibri" w:hAnsi="Calibri" w:cs="Calibri"/>
        </w:rPr>
        <w:t xml:space="preserve"> tools</w:t>
      </w:r>
      <w:bookmarkEnd w:id="5"/>
    </w:p>
    <w:p w14:paraId="367B5A60" w14:textId="2D77AEFD"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Deepmind introduced the machine learning model AlphaFold. 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 xml:space="preserve">. Shortly afterward, David Baker’s group introduced RoseTTAFold, improving on the Rosetta prediction by </w:t>
      </w:r>
      <w:r w:rsidRPr="003C0849">
        <w:rPr>
          <w:rFonts w:ascii="Calibri" w:hAnsi="Calibri" w:cs="Calibri"/>
        </w:rPr>
        <w:lastRenderedPageBreak/>
        <w:t xml:space="preserve">incorporating a similar architecture to AlphaFold, with the addition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xml:space="preserve">. However, there are limits to how well these prediction algorithms work. AlphaFold struggles to predict proteins with &lt;30 homologs in their MSAs, and accuracy decreases for protein structures dependent on other protein-protein interactions, while RoseTTAFold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The disparity between soluble proteins and MPs in the PDB contributes to these limitations, making small TM proteins difficult to predict. </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1B51057D" w:rsidR="00FC2ED4" w:rsidRPr="003C0849" w:rsidRDefault="00D10C08" w:rsidP="00006143">
      <w:pPr>
        <w:pStyle w:val="ThesisTOC"/>
        <w:rPr>
          <w:rFonts w:ascii="Calibri" w:hAnsi="Calibri" w:cs="Calibri"/>
        </w:rPr>
      </w:pPr>
      <w:bookmarkStart w:id="6" w:name="_Toc168490760"/>
      <w:r w:rsidRPr="003C0849">
        <w:rPr>
          <w:rFonts w:ascii="Calibri" w:hAnsi="Calibri" w:cs="Calibri"/>
        </w:rPr>
        <w:lastRenderedPageBreak/>
        <w:t>3.3</w:t>
      </w:r>
      <w:r w:rsidR="005A0C5F" w:rsidRPr="003C0849">
        <w:rPr>
          <w:rFonts w:ascii="Calibri" w:hAnsi="Calibri" w:cs="Calibri"/>
        </w:rPr>
        <w:t xml:space="preserve"> </w:t>
      </w:r>
      <w:r w:rsidR="00FC2ED4" w:rsidRPr="003C0849">
        <w:rPr>
          <w:rFonts w:ascii="Calibri" w:hAnsi="Calibri" w:cs="Calibri"/>
        </w:rPr>
        <w:t>Protein Design Algorithm</w:t>
      </w:r>
      <w:bookmarkEnd w:id="6"/>
    </w:p>
    <w:p w14:paraId="2E5D1633" w14:textId="71058F61"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Using the tools available in MSL, </w:t>
      </w:r>
      <w:r w:rsidR="003D0A99" w:rsidRPr="003C0849">
        <w:rPr>
          <w:rFonts w:ascii="Calibri" w:hAnsi="Calibri" w:cs="Calibri"/>
        </w:rPr>
        <w:t xml:space="preserve">I developed a sequence search algorithm </w:t>
      </w:r>
      <w:r w:rsidR="00A8342B">
        <w:rPr>
          <w:rFonts w:ascii="Calibri" w:hAnsi="Calibri" w:cs="Calibri"/>
        </w:rPr>
        <w:t xml:space="preserve">that allowed me to design 1000s of membrane protein structures. I </w:t>
      </w:r>
      <w:r w:rsidR="003D0A99" w:rsidRPr="003C0849">
        <w:rPr>
          <w:rFonts w:ascii="Calibri" w:hAnsi="Calibri" w:cs="Calibri"/>
        </w:rPr>
        <w:t>coupled</w:t>
      </w:r>
      <w:r w:rsidR="00A8342B">
        <w:rPr>
          <w:rFonts w:ascii="Calibri" w:hAnsi="Calibri" w:cs="Calibri"/>
        </w:rPr>
        <w:t xml:space="preserve"> this algorithm with</w:t>
      </w:r>
      <w:r w:rsidR="003D0A99" w:rsidRPr="003C0849">
        <w:rPr>
          <w:rFonts w:ascii="Calibri" w:hAnsi="Calibri" w:cs="Calibri"/>
        </w:rPr>
        <w:t xml:space="preserve"> structural backbone refinement. Below, I detail the algorithm alongside the experiments</w:t>
      </w:r>
      <w:r w:rsidR="003C0849" w:rsidRPr="003C0849">
        <w:rPr>
          <w:rFonts w:ascii="Calibri" w:hAnsi="Calibri" w:cs="Calibri"/>
        </w:rPr>
        <w:t>, tests, and the inspiration from other research</w:t>
      </w:r>
      <w:r w:rsidR="003D0A99" w:rsidRPr="003C0849">
        <w:rPr>
          <w:rFonts w:ascii="Calibri" w:hAnsi="Calibri" w:cs="Calibri"/>
        </w:rPr>
        <w:t xml:space="preserve"> that helped me develop it.</w:t>
      </w:r>
    </w:p>
    <w:p w14:paraId="1FAFCCBA" w14:textId="4423C66D" w:rsidR="00FC2ED4" w:rsidRDefault="00A00C3E" w:rsidP="00006143">
      <w:pPr>
        <w:pStyle w:val="ThesisTOC"/>
        <w:rPr>
          <w:rFonts w:ascii="Calibri" w:hAnsi="Calibri" w:cs="Calibri"/>
        </w:rPr>
      </w:pPr>
      <w:bookmarkStart w:id="7" w:name="_Toc168490761"/>
      <w:r>
        <w:rPr>
          <w:rFonts w:ascii="Calibri" w:hAnsi="Calibri" w:cs="Calibri"/>
          <w:noProof/>
        </w:rPr>
        <w:drawing>
          <wp:anchor distT="0" distB="0" distL="114300" distR="114300" simplePos="0" relativeHeight="251658240" behindDoc="0" locked="0" layoutInCell="1" allowOverlap="1" wp14:anchorId="093DD548" wp14:editId="07B1E0AB">
            <wp:simplePos x="0" y="0"/>
            <wp:positionH relativeFrom="column">
              <wp:posOffset>1241914</wp:posOffset>
            </wp:positionH>
            <wp:positionV relativeFrom="page">
              <wp:posOffset>3253008</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r w:rsidR="00FC2ED4" w:rsidRPr="003C0849">
        <w:rPr>
          <w:rFonts w:ascii="Calibri" w:hAnsi="Calibri" w:cs="Calibri"/>
        </w:rPr>
        <w:t>3.3.1 Analysis of membrane protein PDBs</w:t>
      </w:r>
      <w:bookmarkEnd w:id="7"/>
      <w:r w:rsidR="00FC2ED4" w:rsidRPr="003C0849">
        <w:rPr>
          <w:rFonts w:ascii="Calibri" w:hAnsi="Calibri" w:cs="Calibri"/>
        </w:rPr>
        <w:t xml:space="preserve"> </w:t>
      </w:r>
    </w:p>
    <w:p w14:paraId="5116F1E1" w14:textId="47283BD1" w:rsidR="00A00C3E" w:rsidRDefault="00A00C3E" w:rsidP="00A00C3E"/>
    <w:p w14:paraId="507AEECE" w14:textId="77777777"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7C2CA9D4" w14:textId="26847FB3" w:rsidR="005937AC" w:rsidRDefault="003D0A99" w:rsidP="005937AC">
      <w:pPr>
        <w:spacing w:line="480" w:lineRule="auto"/>
        <w:ind w:firstLine="360"/>
        <w:jc w:val="both"/>
        <w:rPr>
          <w:rFonts w:ascii="Calibri" w:hAnsi="Calibri" w:cs="Calibri"/>
        </w:rPr>
      </w:pPr>
      <w:r w:rsidRPr="003C0849">
        <w:rPr>
          <w:rFonts w:ascii="Calibri" w:hAnsi="Calibri" w:cs="Calibri"/>
        </w:rPr>
        <w:t xml:space="preserve">Using MSL, I extracted backbone geometries from all unique MPs found in </w:t>
      </w:r>
      <w:r w:rsidR="00D379D9" w:rsidRPr="003C0849">
        <w:rPr>
          <w:rFonts w:ascii="Calibri" w:hAnsi="Calibri" w:cs="Calibri"/>
        </w:rPr>
        <w:t>OPM</w:t>
      </w:r>
      <w:r w:rsidRPr="003C0849">
        <w:rPr>
          <w:rFonts w:ascii="Calibri" w:hAnsi="Calibri" w:cs="Calibri"/>
        </w:rPr>
        <w:t xml:space="preserve"> ().</w:t>
      </w:r>
      <w:r w:rsidR="00D379D9" w:rsidRPr="003C0849">
        <w:rPr>
          <w:rFonts w:ascii="Calibri" w:hAnsi="Calibri" w:cs="Calibri"/>
        </w:rPr>
        <w:t xml:space="preserve"> </w:t>
      </w:r>
      <w:r w:rsidRPr="003C0849">
        <w:rPr>
          <w:rFonts w:ascii="Calibri" w:hAnsi="Calibri" w:cs="Calibri"/>
        </w:rPr>
        <w:t>The list of MPs</w:t>
      </w:r>
      <w:r w:rsidR="00D379D9" w:rsidRPr="003C0849">
        <w:rPr>
          <w:rFonts w:ascii="Calibri" w:hAnsi="Calibri" w:cs="Calibri"/>
        </w:rPr>
        <w:t xml:space="preserve"> from</w:t>
      </w:r>
      <w:r w:rsidR="0094796E">
        <w:rPr>
          <w:rFonts w:ascii="Calibri" w:hAnsi="Calibri" w:cs="Calibri"/>
        </w:rPr>
        <w:t xml:space="preserve"> the</w:t>
      </w:r>
      <w:r w:rsidR="00D379D9" w:rsidRPr="003C0849">
        <w:rPr>
          <w:rFonts w:ascii="Calibri" w:hAnsi="Calibri" w:cs="Calibri"/>
        </w:rPr>
        <w:t xml:space="preserve"> PDB website was used to trim for sequence based on 30% sequence similarity, allowing me to search only non-redundant protein structures. Helices of </w:t>
      </w:r>
      <w:r w:rsidR="0094796E">
        <w:rPr>
          <w:rFonts w:ascii="Calibri" w:hAnsi="Calibri" w:cs="Calibri"/>
        </w:rPr>
        <w:t>13AA length</w:t>
      </w:r>
      <w:r w:rsidR="00D379D9" w:rsidRPr="003C0849">
        <w:rPr>
          <w:rFonts w:ascii="Calibri" w:hAnsi="Calibri" w:cs="Calibri"/>
        </w:rPr>
        <w:t xml:space="preserve"> are identified</w:t>
      </w:r>
      <w:r w:rsidR="0094796E">
        <w:rPr>
          <w:rFonts w:ascii="Calibri" w:hAnsi="Calibri" w:cs="Calibri"/>
        </w:rPr>
        <w:t xml:space="preserve"> and the distances between the C</w:t>
      </w:r>
      <w:r w:rsidR="005937AC" w:rsidRPr="005937AC">
        <w:rPr>
          <w:rFonts w:ascii="Calibri" w:hAnsi="Calibri" w:cs="Calibri"/>
        </w:rPr>
        <w:t>α</w:t>
      </w:r>
      <w:r w:rsidR="0094796E">
        <w:rPr>
          <w:rFonts w:ascii="Calibri" w:hAnsi="Calibri" w:cs="Calibri"/>
        </w:rPr>
        <w:t xml:space="preserve"> carbons are measured. Any two helices with at least 3 </w:t>
      </w:r>
      <w:r w:rsidR="005937AC">
        <w:rPr>
          <w:rFonts w:ascii="Calibri" w:hAnsi="Calibri" w:cs="Calibri"/>
        </w:rPr>
        <w:t>C</w:t>
      </w:r>
      <w:r w:rsidR="005937AC" w:rsidRPr="005937AC">
        <w:rPr>
          <w:rFonts w:ascii="Calibri" w:hAnsi="Calibri" w:cs="Calibri"/>
        </w:rPr>
        <w:t>α</w:t>
      </w:r>
      <w:r w:rsidR="005937AC">
        <w:rPr>
          <w:rFonts w:ascii="Calibri" w:hAnsi="Calibri" w:cs="Calibri"/>
        </w:rPr>
        <w:t xml:space="preserve"> carbons </w:t>
      </w:r>
      <w:r w:rsidR="0094796E">
        <w:rPr>
          <w:rFonts w:ascii="Calibri" w:hAnsi="Calibri" w:cs="Calibri"/>
        </w:rPr>
        <w:t xml:space="preserve">within 9 angstroms are </w:t>
      </w:r>
      <w:r w:rsidR="00D379D9" w:rsidRPr="003C0849">
        <w:rPr>
          <w:rFonts w:ascii="Calibri" w:hAnsi="Calibri" w:cs="Calibri"/>
        </w:rPr>
        <w:t xml:space="preserve">extracted as individual protein pairs and the geometric information measured. The geometry as well as the sequence information is then stored for analysis. I compiled this geometric data and </w:t>
      </w:r>
      <w:r w:rsidR="00EB16AD">
        <w:rPr>
          <w:rFonts w:ascii="Calibri" w:hAnsi="Calibri" w:cs="Calibri"/>
        </w:rPr>
        <w:t xml:space="preserve">extracted the </w:t>
      </w:r>
      <w:r w:rsidR="00D379D9" w:rsidRPr="003C0849">
        <w:rPr>
          <w:rFonts w:ascii="Calibri" w:hAnsi="Calibri" w:cs="Calibri"/>
        </w:rPr>
        <w:t>angle and xShift</w:t>
      </w:r>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 </w:t>
      </w:r>
    </w:p>
    <w:p w14:paraId="5F730919" w14:textId="5B30F0CD" w:rsidR="00323920" w:rsidRPr="003C0849" w:rsidRDefault="00FC2ED4" w:rsidP="00006143">
      <w:pPr>
        <w:pStyle w:val="ThesisTOC"/>
        <w:rPr>
          <w:rFonts w:ascii="Calibri" w:hAnsi="Calibri" w:cs="Calibri"/>
        </w:rPr>
      </w:pPr>
      <w:bookmarkStart w:id="8" w:name="_Toc168490762"/>
      <w:r w:rsidRPr="003C0849">
        <w:rPr>
          <w:rFonts w:ascii="Calibri" w:hAnsi="Calibri" w:cs="Calibri"/>
        </w:rPr>
        <w:lastRenderedPageBreak/>
        <w:t xml:space="preserve">3.3.2 </w:t>
      </w:r>
      <w:r w:rsidR="003F5925" w:rsidRPr="003C0849">
        <w:rPr>
          <w:rFonts w:ascii="Calibri" w:hAnsi="Calibri" w:cs="Calibri"/>
        </w:rPr>
        <w:t xml:space="preserve">Defining the </w:t>
      </w:r>
      <w:r w:rsidR="00323920" w:rsidRPr="003C0849">
        <w:rPr>
          <w:rFonts w:ascii="Calibri" w:hAnsi="Calibri" w:cs="Calibri"/>
        </w:rPr>
        <w:t>Interface</w:t>
      </w:r>
      <w:bookmarkEnd w:id="8"/>
    </w:p>
    <w:p w14:paraId="314D0299" w14:textId="18B1E569" w:rsidR="00DF51F6" w:rsidRDefault="00A00C3E" w:rsidP="00826EF5">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9264" behindDoc="0" locked="0" layoutInCell="1" allowOverlap="1" wp14:anchorId="084CE31B" wp14:editId="1115E023">
            <wp:simplePos x="0" y="0"/>
            <wp:positionH relativeFrom="column">
              <wp:posOffset>146539</wp:posOffset>
            </wp:positionH>
            <wp:positionV relativeFrom="paragraph">
              <wp:posOffset>3368968</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2D64C3" w:rsidRPr="003C0849">
        <w:rPr>
          <w:rFonts w:ascii="Calibri" w:hAnsi="Calibri" w:cs="Calibri"/>
        </w:rPr>
        <w:t>In my first protein design run, I implemented a method to identify the interface of the given geometry using Solvent Accessible Surface Area (SASA). I calculated the SASA for each position on the protein and defined the interface as the 8 positions with the least amount of access to the solvent, or the most buried positions. However, after sorting my designs and looking at the results, the variations in the interface increased the complexity of the data (</w:t>
      </w:r>
      <w:r>
        <w:rPr>
          <w:rFonts w:ascii="Calibri" w:hAnsi="Calibri" w:cs="Calibri"/>
        </w:rPr>
        <w:t>S1</w:t>
      </w:r>
      <w:r w:rsidR="002D64C3" w:rsidRPr="003C0849">
        <w:rPr>
          <w:rFonts w:ascii="Calibri" w:hAnsi="Calibri" w:cs="Calibri"/>
        </w:rPr>
        <w:t xml:space="preserve">). In my future design runs, I standardized the interface for proteins designed in each region through visual inspection of a multitude of geometries </w:t>
      </w:r>
      <w:r>
        <w:rPr>
          <w:rFonts w:ascii="Calibri" w:hAnsi="Calibri" w:cs="Calibri"/>
        </w:rPr>
        <w:t>(figure)</w:t>
      </w:r>
      <w:r w:rsidR="002D64C3" w:rsidRPr="003C0849">
        <w:rPr>
          <w:rFonts w:ascii="Calibri" w:hAnsi="Calibri" w:cs="Calibri"/>
        </w:rPr>
        <w:t>. The GASright and right designs used the same interface, while the left designs were composed of 3 unique interfaces to account for known motifs such as the leucine zipper and coiled-coil (cite). Standardizing the interfaces allowed me to come up with a consistent mutational strategy to assess my proteins for their association at the given interface</w:t>
      </w:r>
      <w:r w:rsidR="00D4182E" w:rsidRPr="003C0849">
        <w:rPr>
          <w:rFonts w:ascii="Calibri" w:hAnsi="Calibri" w:cs="Calibri"/>
        </w:rPr>
        <w:t xml:space="preserve"> that is discussed in detail in section 3.3.6.</w:t>
      </w:r>
      <w:r w:rsidR="002D64C3" w:rsidRPr="003C0849">
        <w:rPr>
          <w:rFonts w:ascii="Calibri" w:hAnsi="Calibri" w:cs="Calibri"/>
        </w:rPr>
        <w:t xml:space="preserve"> </w:t>
      </w:r>
    </w:p>
    <w:p w14:paraId="03348712" w14:textId="52C4C465" w:rsidR="00A00C3E" w:rsidRPr="003C0849" w:rsidRDefault="00A00C3E" w:rsidP="00826EF5">
      <w:pPr>
        <w:spacing w:line="480" w:lineRule="auto"/>
        <w:ind w:firstLine="360"/>
        <w:jc w:val="both"/>
        <w:rPr>
          <w:rFonts w:ascii="Calibri" w:hAnsi="Calibri" w:cs="Calibri"/>
        </w:rPr>
      </w:pPr>
    </w:p>
    <w:p w14:paraId="0E652256" w14:textId="413E8912" w:rsidR="00D33C9E" w:rsidRPr="003C0849" w:rsidRDefault="00D33C9E" w:rsidP="00006143">
      <w:pPr>
        <w:pStyle w:val="ThesisTOC"/>
        <w:rPr>
          <w:rFonts w:ascii="Calibri" w:hAnsi="Calibri" w:cs="Calibri"/>
        </w:rPr>
      </w:pPr>
      <w:bookmarkStart w:id="9" w:name="_Toc168490763"/>
      <w:r w:rsidRPr="003C0849">
        <w:rPr>
          <w:rFonts w:ascii="Calibri" w:hAnsi="Calibri" w:cs="Calibri"/>
        </w:rPr>
        <w:t>3.3.3 Developing the energy terms</w:t>
      </w:r>
      <w:bookmarkEnd w:id="9"/>
    </w:p>
    <w:p w14:paraId="3D1F5DC8" w14:textId="1153B672"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To assess my designed proteins, I used the same set of energy terms used previously by my lab in CATM. These terms include a term that measures the van der Waals packing (CHARMM_VDW), hydrogen bonding (SCWRL4_HBOND), and implicit solvation of the membrane (CHARMM_IMM1 and CHARMM_IMM1REF). These terms are then used to assess the energetics of the dimer-monomer during our sequence design search to find the best sequence for the structure. However, computing the monomer energy for each sequence was initially found to create a bottleneck in our design algorithm. To account for this, I developed a BASELINE</w:t>
      </w:r>
      <w:r w:rsidR="00DE1BC9" w:rsidRPr="003C0849">
        <w:rPr>
          <w:rFonts w:ascii="Calibri" w:hAnsi="Calibri" w:cs="Calibri"/>
        </w:rPr>
        <w:t>_MONOMER</w:t>
      </w:r>
      <w:r w:rsidRPr="003C0849">
        <w:rPr>
          <w:rFonts w:ascii="Calibri" w:hAnsi="Calibri" w:cs="Calibri"/>
        </w:rPr>
        <w:t xml:space="preserve"> term that estimates the monomer energy of each sequence.</w:t>
      </w:r>
    </w:p>
    <w:p w14:paraId="2808005D" w14:textId="7C86EF5C" w:rsidR="00DF51F6" w:rsidRDefault="00DE1BC9" w:rsidP="00826EF5">
      <w:pPr>
        <w:spacing w:line="480" w:lineRule="auto"/>
        <w:ind w:firstLine="360"/>
        <w:jc w:val="both"/>
        <w:rPr>
          <w:rFonts w:ascii="Calibri" w:hAnsi="Calibri" w:cs="Calibri"/>
        </w:rPr>
      </w:pPr>
      <w:r w:rsidRPr="003C0849">
        <w:rPr>
          <w:rFonts w:ascii="Calibri" w:hAnsi="Calibri" w:cs="Calibri"/>
        </w:rPr>
        <w:lastRenderedPageBreak/>
        <w:t xml:space="preserve">The BASELINE_MONOMER term was created by first measuring the </w:t>
      </w:r>
      <w:r w:rsidR="00EB16AD">
        <w:rPr>
          <w:rFonts w:ascii="Calibri" w:hAnsi="Calibri" w:cs="Calibri"/>
        </w:rPr>
        <w:t xml:space="preserve">energetic </w:t>
      </w:r>
      <w:r w:rsidRPr="003C0849">
        <w:rPr>
          <w:rFonts w:ascii="Calibri" w:hAnsi="Calibri" w:cs="Calibri"/>
        </w:rPr>
        <w:t xml:space="preserve">contributions from each individual amino acid. I ran 1000s of iterations of random 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is the energy contribution for each amino acid to the protein stability alone, while the pair energies are the energy contribution between any two interacting amino acids. From each of my iterations, I calculated the average of all self and pair energies and saw a strong correlation between the measured monomer energy and the BASELINE_MONOMER term (figure). However, the BASELINE_MONOMER term was only developed for a subset of amino acids that were used for sequence design and would need to be rerun to establish </w:t>
      </w:r>
      <w:r w:rsidR="00680A1F" w:rsidRPr="003C0849">
        <w:rPr>
          <w:rFonts w:ascii="Calibri" w:hAnsi="Calibri" w:cs="Calibri"/>
        </w:rPr>
        <w:t>a term for any additional amino acids. This term was helpful in decreasing computational time.</w:t>
      </w:r>
    </w:p>
    <w:p w14:paraId="6174CE56" w14:textId="1566524B" w:rsidR="00A00C3E" w:rsidRPr="003C0849" w:rsidRDefault="00951EDE" w:rsidP="00826EF5">
      <w:pPr>
        <w:spacing w:line="480" w:lineRule="auto"/>
        <w:ind w:firstLine="360"/>
        <w:jc w:val="both"/>
        <w:rPr>
          <w:rFonts w:ascii="Calibri" w:hAnsi="Calibri" w:cs="Calibri"/>
        </w:rPr>
      </w:pPr>
      <w:r>
        <w:rPr>
          <w:rFonts w:ascii="Calibri" w:hAnsi="Calibri" w:cs="Calibri"/>
        </w:rPr>
        <w:t>(may never have actually analyzed for IMM1? I remember doing it but only find the original baseline, so might need to redo; have all the data, so just need to compile and compare the averages to the actual</w:t>
      </w:r>
      <w:r w:rsidR="00230333">
        <w:rPr>
          <w:rFonts w:ascii="Calibri" w:hAnsi="Calibri" w:cs="Calibri"/>
        </w:rPr>
        <w:t>; might have a script for this in MSL?)</w:t>
      </w:r>
    </w:p>
    <w:p w14:paraId="5B119B47" w14:textId="77777777" w:rsidR="008E00C4" w:rsidRDefault="00680A1F" w:rsidP="008E00C4">
      <w:pPr>
        <w:spacing w:line="480" w:lineRule="auto"/>
        <w:ind w:firstLine="360"/>
        <w:jc w:val="both"/>
        <w:rPr>
          <w:rFonts w:ascii="Calibri" w:hAnsi="Calibri" w:cs="Calibri"/>
        </w:rPr>
      </w:pPr>
      <w:r w:rsidRPr="003C0849">
        <w:rPr>
          <w:rFonts w:ascii="Calibri" w:hAnsi="Calibri" w:cs="Calibri"/>
        </w:rPr>
        <w:t xml:space="preserve">Another issue that I encountered while designing my proteins was my designed proteins having too many of a single amino acid. This result could impact our protein expression, where designs with many of a single amino acid do not express similarly to designs with a variety of AAs. To combat this, I developed a SEQUENCE_ENTROPY term that outputs a score based on how similar the output sequence is to a typical membrane protein sequence. This term was developed by using the sequences extracted from membrane protein PDBs and defining the frequency of each AA. </w:t>
      </w:r>
    </w:p>
    <w:p w14:paraId="38CD5818" w14:textId="5B8751E6" w:rsidR="00A00C3E" w:rsidRDefault="008E00C4" w:rsidP="009A3915">
      <w:pPr>
        <w:spacing w:line="480" w:lineRule="auto"/>
        <w:ind w:firstLine="360"/>
        <w:jc w:val="both"/>
        <w:rPr>
          <w:rFonts w:ascii="Calibri" w:hAnsi="Calibri" w:cs="Calibri"/>
        </w:rPr>
      </w:pPr>
      <w:r>
        <w:rPr>
          <w:rFonts w:ascii="Calibri" w:hAnsi="Calibri" w:cs="Calibri"/>
        </w:rPr>
        <w:t xml:space="preserve">To convert the frequency of AAs in a sequence to an energy term, I utilized the </w:t>
      </w:r>
      <w:r w:rsidR="009C089A">
        <w:rPr>
          <w:rFonts w:ascii="Calibri" w:hAnsi="Calibri" w:cs="Calibri"/>
        </w:rPr>
        <w:t>following</w:t>
      </w:r>
      <w:r>
        <w:rPr>
          <w:rFonts w:ascii="Calibri" w:hAnsi="Calibri" w:cs="Calibri"/>
        </w:rPr>
        <w:t xml:space="preserve"> equation</w:t>
      </w:r>
      <w:r w:rsidR="009C089A">
        <w:rPr>
          <w:rFonts w:ascii="Calibri" w:hAnsi="Calibri" w:cs="Calibri"/>
        </w:rPr>
        <w:t xml:space="preserve">: </w:t>
      </w:r>
      <w:r>
        <w:rPr>
          <w:rFonts w:ascii="Calibri" w:hAnsi="Calibri" w:cs="Calibri"/>
        </w:rPr>
        <w:t>-log(</w:t>
      </w:r>
      <w:r w:rsidR="009C089A">
        <w:rPr>
          <w:rFonts w:ascii="Calibri" w:hAnsi="Calibri" w:cs="Calibri"/>
        </w:rPr>
        <w:t>sequence_</w:t>
      </w:r>
      <w:r>
        <w:rPr>
          <w:rFonts w:ascii="Calibri" w:hAnsi="Calibri" w:cs="Calibri"/>
        </w:rPr>
        <w:t xml:space="preserve">probability) x </w:t>
      </w:r>
      <w:r w:rsidR="009C089A">
        <w:rPr>
          <w:rFonts w:ascii="Calibri" w:hAnsi="Calibri" w:cs="Calibri"/>
        </w:rPr>
        <w:t>RT (0.592)</w:t>
      </w:r>
      <w:r>
        <w:rPr>
          <w:rFonts w:ascii="Calibri" w:hAnsi="Calibri" w:cs="Calibri"/>
        </w:rPr>
        <w:t xml:space="preserve"> x weight.</w:t>
      </w:r>
      <w:r w:rsidR="009C089A">
        <w:rPr>
          <w:rFonts w:ascii="Calibri" w:hAnsi="Calibri" w:cs="Calibri"/>
        </w:rPr>
        <w:t xml:space="preserve"> First, the number of each AA is counted within the sequence. Then, the number of possible permutations</w:t>
      </w:r>
      <w:r w:rsidR="00A21E9D">
        <w:rPr>
          <w:rFonts w:ascii="Calibri" w:hAnsi="Calibri" w:cs="Calibri"/>
        </w:rPr>
        <w:t xml:space="preserve"> (#permutations)</w:t>
      </w:r>
      <w:r w:rsidR="009C089A">
        <w:rPr>
          <w:rFonts w:ascii="Calibri" w:hAnsi="Calibri" w:cs="Calibri"/>
        </w:rPr>
        <w:t xml:space="preserve"> for the set of sequences is determined using the following equation: n!/(#AA1! x #AA2! x …) where n is the number of positions, which is divided by the factorial for the number of each AA</w:t>
      </w:r>
      <w:r w:rsidR="003E159E">
        <w:rPr>
          <w:rFonts w:ascii="Calibri" w:hAnsi="Calibri" w:cs="Calibri"/>
        </w:rPr>
        <w:t xml:space="preserve"> in the sequence</w:t>
      </w:r>
      <w:r w:rsidR="009C089A">
        <w:rPr>
          <w:rFonts w:ascii="Calibri" w:hAnsi="Calibri" w:cs="Calibri"/>
        </w:rPr>
        <w:t xml:space="preserve"> multiplied. Finally, the </w:t>
      </w:r>
      <w:r w:rsidR="009C089A">
        <w:rPr>
          <w:rFonts w:ascii="Calibri" w:hAnsi="Calibri" w:cs="Calibri"/>
        </w:rPr>
        <w:lastRenderedPageBreak/>
        <w:t>sequence_probability is calculated</w:t>
      </w:r>
      <w:r w:rsidR="00A21E9D">
        <w:rPr>
          <w:rFonts w:ascii="Calibri" w:hAnsi="Calibri" w:cs="Calibri"/>
        </w:rPr>
        <w:t xml:space="preserve"> using the frequency of </w:t>
      </w:r>
      <w:r w:rsidR="003E159E">
        <w:rPr>
          <w:rFonts w:ascii="Calibri" w:hAnsi="Calibri" w:cs="Calibri"/>
        </w:rPr>
        <w:t>each AA in membrane protein sequences (freq_AA) to the power of the number of each AA</w:t>
      </w:r>
      <w:r w:rsidR="00A21E9D">
        <w:rPr>
          <w:rFonts w:ascii="Calibri" w:hAnsi="Calibri" w:cs="Calibri"/>
        </w:rPr>
        <w:t xml:space="preserve"> multiplied by the #permutations: (freq_AA1^#AA1 x freq_AA2^#AA2 x …) x #permutations.  </w:t>
      </w:r>
    </w:p>
    <w:p w14:paraId="6A865807" w14:textId="06CF93D0" w:rsidR="00503ABC" w:rsidRPr="003C0849" w:rsidRDefault="00503ABC" w:rsidP="00006143">
      <w:pPr>
        <w:pStyle w:val="ThesisTOC"/>
        <w:rPr>
          <w:rFonts w:ascii="Calibri" w:hAnsi="Calibri" w:cs="Calibri"/>
        </w:rPr>
      </w:pPr>
      <w:bookmarkStart w:id="10" w:name="_Toc168490764"/>
      <w:r w:rsidRPr="003C0849">
        <w:rPr>
          <w:rFonts w:ascii="Calibri" w:hAnsi="Calibri" w:cs="Calibri"/>
        </w:rPr>
        <w:t>3.3.4 Sequence Search</w:t>
      </w:r>
      <w:bookmarkEnd w:id="10"/>
    </w:p>
    <w:p w14:paraId="35A959F7" w14:textId="677ADE5D" w:rsidR="00C379BA" w:rsidRPr="003C0849" w:rsidRDefault="00C379BA" w:rsidP="00826EF5">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rem (cite). </w:t>
      </w:r>
      <w:r w:rsidRPr="003C0849">
        <w:rPr>
          <w:rFonts w:ascii="Calibri" w:hAnsi="Calibri" w:cs="Calibri"/>
        </w:rPr>
        <w:t>The sequence from the SCMF is then run through a Monte Carlo sequence optimization: A random position on the interface is switched to a random AA from the given set of AAs, and the energy is calculated using the combination of defined energies in 3.3.3.</w:t>
      </w:r>
      <w:r w:rsidR="00A21E9D">
        <w:rPr>
          <w:rFonts w:ascii="Calibri" w:hAnsi="Calibri" w:cs="Calibri"/>
        </w:rPr>
        <w:t xml:space="preserve"> Each energy term can be multiplied by an optional weight, allowing the total energy to be changed </w:t>
      </w:r>
      <w:r w:rsidR="00A00C3E">
        <w:rPr>
          <w:rFonts w:ascii="Calibri" w:hAnsi="Calibri" w:cs="Calibri"/>
        </w:rPr>
        <w:t>by changing the weights</w:t>
      </w:r>
      <w:r w:rsidR="00A21E9D">
        <w:rPr>
          <w:rFonts w:ascii="Calibri" w:hAnsi="Calibri" w:cs="Calibri"/>
        </w:rPr>
        <w:t>.</w:t>
      </w:r>
      <w:r w:rsidR="00A00C3E">
        <w:rPr>
          <w:rFonts w:ascii="Calibri" w:hAnsi="Calibri" w:cs="Calibri"/>
        </w:rPr>
        <w:t xml:space="preserve"> This allows for versatility in the protein design process.</w:t>
      </w:r>
      <w:r w:rsidR="00A21E9D">
        <w:rPr>
          <w:rFonts w:ascii="Calibri" w:hAnsi="Calibri" w:cs="Calibri"/>
        </w:rPr>
        <w:t xml:space="preserve"> After optimization and testing, the SEQUENCE_ENTROPY term weight is defaulted to 10, allowing the SEQUENCE_ENTROPY to play a significant role in the interface sequence search. </w:t>
      </w:r>
      <w:r w:rsidRPr="003C0849">
        <w:rPr>
          <w:rFonts w:ascii="Calibri" w:hAnsi="Calibri" w:cs="Calibri"/>
        </w:rPr>
        <w:t>Th</w:t>
      </w:r>
      <w:r w:rsidR="00A21E9D">
        <w:rPr>
          <w:rFonts w:ascii="Calibri" w:hAnsi="Calibri" w:cs="Calibri"/>
        </w:rPr>
        <w:t>e total</w:t>
      </w:r>
      <w:r w:rsidRPr="003C0849">
        <w:rPr>
          <w:rFonts w:ascii="Calibri" w:hAnsi="Calibri" w:cs="Calibri"/>
        </w:rPr>
        <w:t xml:space="preserve"> energy</w:t>
      </w:r>
      <w:r w:rsidR="003E1EAB">
        <w:rPr>
          <w:rFonts w:ascii="Calibri" w:hAnsi="Calibri" w:cs="Calibri"/>
        </w:rPr>
        <w:t xml:space="preserve"> </w:t>
      </w:r>
      <w:r w:rsidRPr="003C0849">
        <w:rPr>
          <w:rFonts w:ascii="Calibri" w:hAnsi="Calibri" w:cs="Calibri"/>
        </w:rPr>
        <w:t xml:space="preserve">is used for the acceptance criteria, where </w:t>
      </w:r>
      <w:r w:rsidR="00A21E9D" w:rsidRPr="003C0849">
        <w:rPr>
          <w:rFonts w:ascii="Calibri" w:hAnsi="Calibri" w:cs="Calibri"/>
        </w:rPr>
        <w:t>early in the</w:t>
      </w:r>
      <w:r w:rsidRPr="003C0849">
        <w:rPr>
          <w:rFonts w:ascii="Calibri" w:hAnsi="Calibri" w:cs="Calibri"/>
        </w:rPr>
        <w:t xml:space="preserve"> MC more leeway is given on the search for the sequence with the energetic minimum. The sequences are saved in an output file to show the trajectory of x sequences that were chosen along with their corresponding ener</w:t>
      </w:r>
      <w:r w:rsidR="001F4D47" w:rsidRPr="003C0849">
        <w:rPr>
          <w:rFonts w:ascii="Calibri" w:hAnsi="Calibri" w:cs="Calibri"/>
        </w:rPr>
        <w:t>gy terms.</w:t>
      </w:r>
    </w:p>
    <w:p w14:paraId="5D3C1192" w14:textId="1DD3FEFD" w:rsidR="00D33C9E" w:rsidRPr="003C0849" w:rsidRDefault="00D33C9E" w:rsidP="00006143">
      <w:pPr>
        <w:pStyle w:val="ThesisTOC"/>
        <w:rPr>
          <w:rFonts w:ascii="Calibri" w:hAnsi="Calibri" w:cs="Calibri"/>
        </w:rPr>
      </w:pPr>
      <w:bookmarkStart w:id="11" w:name="_Toc168490765"/>
      <w:r w:rsidRPr="003C0849">
        <w:rPr>
          <w:rFonts w:ascii="Calibri" w:hAnsi="Calibri" w:cs="Calibri"/>
        </w:rPr>
        <w:t>3.3.</w:t>
      </w:r>
      <w:r w:rsidR="00503ABC" w:rsidRPr="003C0849">
        <w:rPr>
          <w:rFonts w:ascii="Calibri" w:hAnsi="Calibri" w:cs="Calibri"/>
        </w:rPr>
        <w:t>5</w:t>
      </w:r>
      <w:r w:rsidRPr="003C0849">
        <w:rPr>
          <w:rFonts w:ascii="Calibri" w:hAnsi="Calibri" w:cs="Calibri"/>
        </w:rPr>
        <w:t xml:space="preserve"> Backbone </w:t>
      </w:r>
      <w:r w:rsidR="00503ABC" w:rsidRPr="003C0849">
        <w:rPr>
          <w:rFonts w:ascii="Calibri" w:hAnsi="Calibri" w:cs="Calibri"/>
        </w:rPr>
        <w:t>Refinement</w:t>
      </w:r>
      <w:bookmarkEnd w:id="11"/>
    </w:p>
    <w:p w14:paraId="06186FA9" w14:textId="4624D6B7" w:rsidR="008041E3" w:rsidRPr="003C0849" w:rsidRDefault="001F4D47" w:rsidP="00826EF5">
      <w:pPr>
        <w:spacing w:line="480" w:lineRule="auto"/>
        <w:ind w:firstLine="360"/>
        <w:jc w:val="both"/>
        <w:rPr>
          <w:rFonts w:ascii="Calibri" w:hAnsi="Calibri" w:cs="Calibri"/>
        </w:rPr>
      </w:pPr>
      <w:r w:rsidRPr="003C0849">
        <w:rPr>
          <w:rFonts w:ascii="Calibri" w:hAnsi="Calibri" w:cs="Calibri"/>
        </w:rPr>
        <w:t>Another improvement from my initial design run was to use backbone iterative refinement, inspired by Rosetta. After the best sequence is found, I implemented a</w:t>
      </w:r>
      <w:r w:rsidR="008041E3" w:rsidRPr="003C0849">
        <w:rPr>
          <w:rFonts w:ascii="Calibri" w:hAnsi="Calibri" w:cs="Calibri"/>
        </w:rPr>
        <w:t xml:space="preserve"> MC based</w:t>
      </w:r>
      <w:r w:rsidRPr="003C0849">
        <w:rPr>
          <w:rFonts w:ascii="Calibri" w:hAnsi="Calibri" w:cs="Calibri"/>
        </w:rPr>
        <w:t xml:space="preserve"> structural refinement procedure to find the best structure for the sequence. </w:t>
      </w:r>
      <w:r w:rsidR="008041E3" w:rsidRPr="003C0849">
        <w:rPr>
          <w:rFonts w:ascii="Calibri" w:hAnsi="Calibri" w:cs="Calibri"/>
        </w:rPr>
        <w:t xml:space="preserve">During the refinement process, a random geometric term is chosen and shifted </w:t>
      </w:r>
      <w:r w:rsidR="003E1EAB">
        <w:rPr>
          <w:rFonts w:ascii="Calibri" w:hAnsi="Calibri" w:cs="Calibri"/>
        </w:rPr>
        <w:t>as done previously in CATM with max shifts randomly adjusted to a specific value: xShift 0.5, axialRotation 3.0, deltaZ 0.5, and crossingAngle 3.0</w:t>
      </w:r>
      <w:r w:rsidR="008041E3" w:rsidRPr="003C0849">
        <w:rPr>
          <w:rFonts w:ascii="Calibri" w:hAnsi="Calibri" w:cs="Calibri"/>
        </w:rPr>
        <w:t xml:space="preserve">. The </w:t>
      </w:r>
      <w:r w:rsidR="003E1EAB">
        <w:rPr>
          <w:rFonts w:ascii="Calibri" w:hAnsi="Calibri" w:cs="Calibri"/>
        </w:rPr>
        <w:t xml:space="preserve">total </w:t>
      </w:r>
      <w:r w:rsidR="008041E3" w:rsidRPr="003C0849">
        <w:rPr>
          <w:rFonts w:ascii="Calibri" w:hAnsi="Calibri" w:cs="Calibri"/>
        </w:rPr>
        <w:t>energy for the altered structure</w:t>
      </w:r>
      <w:r w:rsidR="003E1EAB">
        <w:rPr>
          <w:rFonts w:ascii="Calibri" w:hAnsi="Calibri" w:cs="Calibri"/>
        </w:rPr>
        <w:t xml:space="preserve"> is again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calculate monomer energy and</w:t>
      </w:r>
      <w:r w:rsidR="003E1EAB">
        <w:rPr>
          <w:rFonts w:ascii="Calibri" w:hAnsi="Calibri" w:cs="Calibri"/>
        </w:rPr>
        <w:t xml:space="preserve"> the SEQUENCE_ENTROPY term</w:t>
      </w:r>
      <w:r w:rsidR="003E1EAB" w:rsidRPr="003C0849">
        <w:rPr>
          <w:rFonts w:ascii="Calibri" w:hAnsi="Calibri" w:cs="Calibri"/>
        </w:rPr>
        <w:t xml:space="preserve"> </w:t>
      </w:r>
      <w:r w:rsidR="003E1EAB">
        <w:rPr>
          <w:rFonts w:ascii="Calibri" w:hAnsi="Calibri" w:cs="Calibri"/>
        </w:rPr>
        <w:t>no longer used</w:t>
      </w:r>
      <w:r w:rsidR="008041E3" w:rsidRPr="003C0849">
        <w:rPr>
          <w:rFonts w:ascii="Calibri" w:hAnsi="Calibri" w:cs="Calibri"/>
        </w:rPr>
        <w:t xml:space="preserve">. </w:t>
      </w:r>
      <w:r w:rsidR="0023002F">
        <w:rPr>
          <w:rFonts w:ascii="Calibri" w:hAnsi="Calibri" w:cs="Calibri"/>
        </w:rPr>
        <w:t>T</w:t>
      </w:r>
      <w:r w:rsidR="008041E3" w:rsidRPr="003C0849">
        <w:rPr>
          <w:rFonts w:ascii="Calibri" w:hAnsi="Calibri" w:cs="Calibri"/>
        </w:rPr>
        <w:t>his new geometry can then</w:t>
      </w:r>
      <w:r w:rsidR="00B02080">
        <w:rPr>
          <w:rFonts w:ascii="Calibri" w:hAnsi="Calibri" w:cs="Calibri"/>
        </w:rPr>
        <w:t xml:space="preserve"> be used </w:t>
      </w:r>
      <w:r w:rsidR="00B02080">
        <w:rPr>
          <w:rFonts w:ascii="Calibri" w:hAnsi="Calibri" w:cs="Calibri"/>
        </w:rPr>
        <w:lastRenderedPageBreak/>
        <w:t>as an input geometry for</w:t>
      </w:r>
      <w:r w:rsidR="008041E3" w:rsidRPr="003C0849">
        <w:rPr>
          <w:rFonts w:ascii="Calibri" w:hAnsi="Calibri" w:cs="Calibri"/>
        </w:rPr>
        <w:t xml:space="preserve"> the sequence search and backbone refinement process to determine if there are other </w:t>
      </w:r>
      <w:r w:rsidR="0023002F">
        <w:rPr>
          <w:rFonts w:ascii="Calibri" w:hAnsi="Calibri" w:cs="Calibri"/>
        </w:rPr>
        <w:t>designable sequences with this similar geometry.</w:t>
      </w:r>
    </w:p>
    <w:p w14:paraId="3CB20559" w14:textId="576DA7A9" w:rsidR="008041E3" w:rsidRPr="003C0849" w:rsidRDefault="008041E3" w:rsidP="00826EF5">
      <w:pPr>
        <w:spacing w:line="480" w:lineRule="auto"/>
        <w:ind w:firstLine="360"/>
        <w:jc w:val="both"/>
        <w:rPr>
          <w:rFonts w:ascii="Calibri" w:hAnsi="Calibri" w:cs="Calibri"/>
        </w:rPr>
      </w:pPr>
      <w:r w:rsidRPr="003C0849">
        <w:rPr>
          <w:rFonts w:ascii="Calibri" w:hAnsi="Calibri" w:cs="Calibri"/>
        </w:rPr>
        <w:t xml:space="preserve">After my protein design for my second run, I also wanted to have a way to measure the energies of the chosen mutants for each of my structures. To do so, I created a </w:t>
      </w:r>
      <w:r w:rsidR="006F3E30" w:rsidRPr="003C0849">
        <w:rPr>
          <w:rFonts w:ascii="Calibri" w:hAnsi="Calibri" w:cs="Calibri"/>
        </w:rPr>
        <w:t xml:space="preserve">more intensive </w:t>
      </w:r>
      <w:r w:rsidRPr="003C0849">
        <w:rPr>
          <w:rFonts w:ascii="Calibri" w:hAnsi="Calibri" w:cs="Calibri"/>
        </w:rPr>
        <w:t>structural refinement program. This program takes in the given structure and repeats the MC based structural refinement, but this time</w:t>
      </w:r>
      <w:r w:rsidR="006F3E30" w:rsidRPr="003C0849">
        <w:rPr>
          <w:rFonts w:ascii="Calibri" w:hAnsi="Calibri" w:cs="Calibri"/>
        </w:rPr>
        <w:t xml:space="preserve"> procedurally</w:t>
      </w:r>
      <w:r w:rsidRPr="003C0849">
        <w:rPr>
          <w:rFonts w:ascii="Calibri" w:hAnsi="Calibri" w:cs="Calibri"/>
        </w:rPr>
        <w:t xml:space="preserve"> decreases the by the MC</w:t>
      </w:r>
      <w:r w:rsidR="0023002F">
        <w:rPr>
          <w:rFonts w:ascii="Calibri" w:hAnsi="Calibri" w:cs="Calibri"/>
        </w:rPr>
        <w:t xml:space="preserve"> temperature change ratio</w:t>
      </w:r>
      <w:r w:rsidRPr="003C0849">
        <w:rPr>
          <w:rFonts w:ascii="Calibri" w:hAnsi="Calibri" w:cs="Calibri"/>
        </w:rPr>
        <w:t xml:space="preserve">. </w:t>
      </w:r>
      <w:r w:rsidR="006F3E30" w:rsidRPr="003C0849">
        <w:rPr>
          <w:rFonts w:ascii="Calibri" w:hAnsi="Calibri" w:cs="Calibri"/>
        </w:rPr>
        <w:t xml:space="preserve">For example: </w:t>
      </w:r>
      <w:r w:rsidRPr="003C0849">
        <w:rPr>
          <w:rFonts w:ascii="Calibri" w:hAnsi="Calibri" w:cs="Calibri"/>
        </w:rPr>
        <w:t>As the geometric</w:t>
      </w:r>
      <w:r w:rsidR="006F3E30" w:rsidRPr="003C0849">
        <w:rPr>
          <w:rFonts w:ascii="Calibri" w:hAnsi="Calibri" w:cs="Calibri"/>
        </w:rPr>
        <w:t xml:space="preserve"> distance </w:t>
      </w:r>
      <w:r w:rsidRPr="003C0849">
        <w:rPr>
          <w:rFonts w:ascii="Calibri" w:hAnsi="Calibri" w:cs="Calibri"/>
        </w:rPr>
        <w:t xml:space="preserve">between helices is made shorter, the </w:t>
      </w:r>
      <w:r w:rsidR="0023002F">
        <w:rPr>
          <w:rFonts w:ascii="Calibri" w:hAnsi="Calibri" w:cs="Calibri"/>
        </w:rPr>
        <w:t xml:space="preserve">max distance </w:t>
      </w:r>
      <w:r w:rsidRPr="003C0849">
        <w:rPr>
          <w:rFonts w:ascii="Calibri" w:hAnsi="Calibri" w:cs="Calibri"/>
        </w:rPr>
        <w:t xml:space="preserve">is </w:t>
      </w:r>
      <w:r w:rsidR="0023002F">
        <w:rPr>
          <w:rFonts w:ascii="Calibri" w:hAnsi="Calibri" w:cs="Calibri"/>
        </w:rPr>
        <w:t>decreased,</w:t>
      </w:r>
      <w:r w:rsidRPr="003C0849">
        <w:rPr>
          <w:rFonts w:ascii="Calibri" w:hAnsi="Calibri" w:cs="Calibri"/>
        </w:rPr>
        <w:t xml:space="preserve"> allow</w:t>
      </w:r>
      <w:r w:rsidR="0023002F">
        <w:rPr>
          <w:rFonts w:ascii="Calibri" w:hAnsi="Calibri" w:cs="Calibri"/>
        </w:rPr>
        <w:t>ing</w:t>
      </w:r>
      <w:r w:rsidRPr="003C0849">
        <w:rPr>
          <w:rFonts w:ascii="Calibri" w:hAnsi="Calibri" w:cs="Calibri"/>
        </w:rPr>
        <w:t xml:space="preserve"> for </w:t>
      </w:r>
      <w:r w:rsidR="0023002F">
        <w:rPr>
          <w:rFonts w:ascii="Calibri" w:hAnsi="Calibri" w:cs="Calibri"/>
        </w:rPr>
        <w:t>finer</w:t>
      </w:r>
      <w:r w:rsidRPr="003C0849">
        <w:rPr>
          <w:rFonts w:ascii="Calibri" w:hAnsi="Calibri" w:cs="Calibri"/>
        </w:rPr>
        <w:t xml:space="preserve"> movements to be made. This intensive refinement can be repeated as many times as desired, and the energy output is what I used to evaluate my structures against their </w:t>
      </w:r>
      <w:r w:rsidR="006F3E30" w:rsidRPr="003C0849">
        <w:rPr>
          <w:rFonts w:ascii="Calibri" w:hAnsi="Calibri" w:cs="Calibri"/>
        </w:rPr>
        <w:t>reconstructed fluorescence in sort-seq.</w:t>
      </w:r>
    </w:p>
    <w:p w14:paraId="67A332BD" w14:textId="7A2EFD4F" w:rsidR="00E73E78" w:rsidRPr="003C0849" w:rsidRDefault="00E73E78" w:rsidP="00E73E78">
      <w:pPr>
        <w:pStyle w:val="ThesisTOC"/>
        <w:rPr>
          <w:rFonts w:ascii="Calibri" w:hAnsi="Calibri" w:cs="Calibri"/>
        </w:rPr>
      </w:pPr>
      <w:bookmarkStart w:id="12" w:name="_Toc168490766"/>
      <w:r w:rsidRPr="003C0849">
        <w:rPr>
          <w:rFonts w:ascii="Calibri" w:hAnsi="Calibri" w:cs="Calibri"/>
        </w:rPr>
        <w:t>3.3.6 Mutating the interface</w:t>
      </w:r>
      <w:bookmarkEnd w:id="12"/>
    </w:p>
    <w:p w14:paraId="3624331E" w14:textId="2BE4FEF7" w:rsidR="00D4182E" w:rsidRPr="003C0849" w:rsidRDefault="00D4182E" w:rsidP="00826EF5">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ial positions as inputs, individually mutates the positions to a given amino acid, and outputs the energy. The first mutation is a clash mutant, where the interface was mutated to an Ile to disrupt the ability for the protein to associate. The second mutation is a void mutant, where the interface was mutated to an Ala to assess the loss of steric packing on association. When comparing the clash mutations to the fluorescence of the designed structure, there is a significant decrease in their association, suggesting that many of my proteins associat</w:t>
      </w:r>
      <w:r w:rsidR="00891047">
        <w:rPr>
          <w:rFonts w:ascii="Calibri" w:hAnsi="Calibri" w:cs="Calibri"/>
        </w:rPr>
        <w:t>e</w:t>
      </w:r>
      <w:r w:rsidRPr="003C0849">
        <w:rPr>
          <w:rFonts w:ascii="Calibri" w:hAnsi="Calibri" w:cs="Calibri"/>
        </w:rPr>
        <w:t xml:space="preserve"> by the designed interface. However, the void mutations did not show this same decrease, suggesting that mutating for loss of packing may result in the formation of an alternate interface for association.</w:t>
      </w:r>
    </w:p>
    <w:p w14:paraId="5673CDC1" w14:textId="049857BA" w:rsidR="00CF47A6" w:rsidRPr="003C0849" w:rsidRDefault="00CF47A6" w:rsidP="00006143">
      <w:pPr>
        <w:pStyle w:val="ThesisTOC"/>
        <w:rPr>
          <w:rFonts w:ascii="Calibri" w:hAnsi="Calibri" w:cs="Calibri"/>
        </w:rPr>
      </w:pPr>
      <w:bookmarkStart w:id="13" w:name="_Toc168490767"/>
      <w:r w:rsidRPr="003C0849">
        <w:rPr>
          <w:rFonts w:ascii="Calibri" w:hAnsi="Calibri" w:cs="Calibri"/>
        </w:rPr>
        <w:t>3.4 Analysis</w:t>
      </w:r>
      <w:bookmarkEnd w:id="13"/>
    </w:p>
    <w:p w14:paraId="5D4D94EA" w14:textId="2898DB95" w:rsidR="00D4182E" w:rsidRDefault="00D4182E" w:rsidP="00D71A33">
      <w:pPr>
        <w:spacing w:line="480" w:lineRule="auto"/>
        <w:ind w:firstLine="360"/>
        <w:jc w:val="both"/>
        <w:rPr>
          <w:rFonts w:ascii="Calibri" w:hAnsi="Calibri" w:cs="Calibri"/>
        </w:rPr>
      </w:pPr>
      <w:r w:rsidRPr="003C0849">
        <w:rPr>
          <w:rFonts w:ascii="Calibri" w:hAnsi="Calibri" w:cs="Calibri"/>
        </w:rPr>
        <w:t xml:space="preserve">To analyze my design data, I created a program that compiles the data from </w:t>
      </w:r>
      <w:r w:rsidR="009A3915" w:rsidRPr="003C0849">
        <w:rPr>
          <w:rFonts w:ascii="Calibri" w:hAnsi="Calibri" w:cs="Calibri"/>
        </w:rPr>
        <w:t>all</w:t>
      </w:r>
      <w:r w:rsidRPr="003C0849">
        <w:rPr>
          <w:rFonts w:ascii="Calibri" w:hAnsi="Calibri" w:cs="Calibri"/>
        </w:rPr>
        <w:t xml:space="preserve"> the design runs</w:t>
      </w:r>
      <w:r w:rsidR="00D71A33">
        <w:rPr>
          <w:rFonts w:ascii="Calibri" w:hAnsi="Calibri" w:cs="Calibri"/>
        </w:rPr>
        <w:t xml:space="preserve"> and outputs a variety of helpful plots for interpreting the design runs. These plots include energy plots against the geometry and AA percent composition against the original frequency found in membrane proteins. </w:t>
      </w:r>
      <w:r w:rsidR="00C94378">
        <w:rPr>
          <w:rFonts w:ascii="Calibri" w:hAnsi="Calibri" w:cs="Calibri"/>
        </w:rPr>
        <w:lastRenderedPageBreak/>
        <w:t>These sequences alongside their structures can then be input into the mutation script to identify mutants expected to decrease association. Finally, these designed sequences, their respective mutants, and a variety of control sequences were ordered in an oligo pool library from Twist Bioscience and cloned into plasmids for TOXGREEN sort-seq.</w:t>
      </w:r>
    </w:p>
    <w:p w14:paraId="1FC6F5E0" w14:textId="248F3E1B" w:rsidR="00D622A9" w:rsidRDefault="009A3915" w:rsidP="005937AC">
      <w:pPr>
        <w:spacing w:line="480" w:lineRule="auto"/>
        <w:ind w:firstLine="360"/>
        <w:jc w:val="both"/>
        <w:rPr>
          <w:rFonts w:ascii="Calibri" w:hAnsi="Calibri" w:cs="Calibri"/>
        </w:rPr>
      </w:pPr>
      <w:r>
        <w:rPr>
          <w:noProof/>
        </w:rPr>
        <w:drawing>
          <wp:anchor distT="0" distB="0" distL="114300" distR="114300" simplePos="0" relativeHeight="251660288" behindDoc="0" locked="0" layoutInCell="1" allowOverlap="1" wp14:anchorId="646AF945" wp14:editId="5E983AD5">
            <wp:simplePos x="0" y="0"/>
            <wp:positionH relativeFrom="column">
              <wp:posOffset>134815</wp:posOffset>
            </wp:positionH>
            <wp:positionV relativeFrom="paragraph">
              <wp:posOffset>2715505</wp:posOffset>
            </wp:positionV>
            <wp:extent cx="5943600" cy="443801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38015"/>
                    </a:xfrm>
                    <a:prstGeom prst="rect">
                      <a:avLst/>
                    </a:prstGeom>
                    <a:noFill/>
                    <a:ln>
                      <a:noFill/>
                    </a:ln>
                  </pic:spPr>
                </pic:pic>
              </a:graphicData>
            </a:graphic>
          </wp:anchor>
        </w:drawing>
      </w:r>
      <w:r w:rsidR="00C94378">
        <w:rPr>
          <w:rFonts w:ascii="Calibri" w:hAnsi="Calibri" w:cs="Calibri"/>
        </w:rPr>
        <w:t>After runn</w:t>
      </w:r>
      <w:r w:rsidR="00D4182E" w:rsidRPr="003C0849">
        <w:rPr>
          <w:rFonts w:ascii="Calibri" w:hAnsi="Calibri" w:cs="Calibri"/>
        </w:rPr>
        <w:t xml:space="preserve">ing </w:t>
      </w:r>
      <w:r w:rsidR="00C94378">
        <w:rPr>
          <w:rFonts w:ascii="Calibri" w:hAnsi="Calibri" w:cs="Calibri"/>
        </w:rPr>
        <w:t xml:space="preserve">TOXGREEN </w:t>
      </w:r>
      <w:r w:rsidR="00D4182E" w:rsidRPr="003C0849">
        <w:rPr>
          <w:rFonts w:ascii="Calibri" w:hAnsi="Calibri" w:cs="Calibri"/>
        </w:rPr>
        <w:t>sort-seq, the sequencing data is run through a pipeline that reconstructs the fluorescence profile for each sequence found in the dataset</w:t>
      </w:r>
      <w:r w:rsidR="00C94378">
        <w:rPr>
          <w:rFonts w:ascii="Calibri" w:hAnsi="Calibri" w:cs="Calibri"/>
        </w:rPr>
        <w:t xml:space="preserve"> (cite sort-seq)</w:t>
      </w:r>
      <w:r w:rsidR="00D4182E" w:rsidRPr="003C0849">
        <w:rPr>
          <w:rFonts w:ascii="Calibri" w:hAnsi="Calibri" w:cs="Calibri"/>
        </w:rPr>
        <w:t>.</w:t>
      </w:r>
      <w:r w:rsidR="00C94378">
        <w:rPr>
          <w:rFonts w:ascii="Calibri" w:hAnsi="Calibri" w:cs="Calibri"/>
        </w:rPr>
        <w:t xml:space="preserve"> </w:t>
      </w:r>
      <w:r w:rsidR="00DB70D6">
        <w:rPr>
          <w:rFonts w:ascii="Calibri" w:hAnsi="Calibri" w:cs="Calibri"/>
        </w:rPr>
        <w:t xml:space="preserve">However, the reconstructed fluorescence is quite similar </w:t>
      </w:r>
      <w:r w:rsidR="00D622A9">
        <w:rPr>
          <w:rFonts w:ascii="Calibri" w:hAnsi="Calibri" w:cs="Calibri"/>
        </w:rPr>
        <w:t>between many sequences, and we were unable to determine differences between our sequences.</w:t>
      </w:r>
      <w:r w:rsidR="00DB70D6">
        <w:rPr>
          <w:rFonts w:ascii="Calibri" w:hAnsi="Calibri" w:cs="Calibri"/>
        </w:rPr>
        <w:t xml:space="preserve"> To account for this, </w:t>
      </w:r>
      <w:r w:rsidR="00D622A9">
        <w:rPr>
          <w:rFonts w:ascii="Calibri" w:hAnsi="Calibri" w:cs="Calibri"/>
        </w:rPr>
        <w:t xml:space="preserve">we plot the reconstructed fluorescence versus the TOXGREEN fluorescence of </w:t>
      </w:r>
      <w:r w:rsidR="00DB70D6">
        <w:rPr>
          <w:rFonts w:ascii="Calibri" w:hAnsi="Calibri" w:cs="Calibri"/>
        </w:rPr>
        <w:t>t</w:t>
      </w:r>
      <w:r w:rsidR="00C94378">
        <w:rPr>
          <w:rFonts w:ascii="Calibri" w:hAnsi="Calibri" w:cs="Calibri"/>
        </w:rPr>
        <w:t>he control sequences</w:t>
      </w:r>
      <w:r w:rsidR="00D622A9">
        <w:rPr>
          <w:rFonts w:ascii="Calibri" w:hAnsi="Calibri" w:cs="Calibri"/>
        </w:rPr>
        <w:t xml:space="preserve"> </w:t>
      </w:r>
      <w:r>
        <w:rPr>
          <w:rFonts w:ascii="Calibri" w:hAnsi="Calibri" w:cs="Calibri"/>
        </w:rPr>
        <w:t>and</w:t>
      </w:r>
      <w:r w:rsidR="00D622A9">
        <w:rPr>
          <w:rFonts w:ascii="Calibri" w:hAnsi="Calibri" w:cs="Calibri"/>
        </w:rPr>
        <w:t xml:space="preserve"> a subset of design sequences that we ran in TOXGREEN (figure). The slope and y-intercept of the correlation line is then used to convert the reconstructed fluorescence of </w:t>
      </w:r>
      <w:r w:rsidR="00D622A9">
        <w:rPr>
          <w:rFonts w:ascii="Calibri" w:hAnsi="Calibri" w:cs="Calibri"/>
        </w:rPr>
        <w:lastRenderedPageBreak/>
        <w:t xml:space="preserve">all other sequences to the </w:t>
      </w:r>
      <w:r w:rsidR="00DB70D6">
        <w:rPr>
          <w:rFonts w:ascii="Calibri" w:hAnsi="Calibri" w:cs="Calibri"/>
        </w:rPr>
        <w:t>fluorescence seen in low throughput TOXGREEN</w:t>
      </w:r>
      <w:r w:rsidR="00D622A9">
        <w:rPr>
          <w:rFonts w:ascii="Calibri" w:hAnsi="Calibri" w:cs="Calibri"/>
        </w:rPr>
        <w:t xml:space="preserve">. This allows us to better </w:t>
      </w:r>
      <w:r w:rsidR="005937AC">
        <w:rPr>
          <w:rFonts w:ascii="Calibri" w:hAnsi="Calibri" w:cs="Calibri"/>
        </w:rPr>
        <w:t>interpret</w:t>
      </w:r>
      <w:r w:rsidR="00D622A9">
        <w:rPr>
          <w:rFonts w:ascii="Calibri" w:hAnsi="Calibri" w:cs="Calibri"/>
        </w:rPr>
        <w:t xml:space="preserve"> differences between sequences with</w:t>
      </w:r>
      <w:r w:rsidR="005937AC">
        <w:rPr>
          <w:rFonts w:ascii="Calibri" w:hAnsi="Calibri" w:cs="Calibri"/>
        </w:rPr>
        <w:t xml:space="preserve"> traditional</w:t>
      </w:r>
      <w:r w:rsidR="00D622A9">
        <w:rPr>
          <w:rFonts w:ascii="Calibri" w:hAnsi="Calibri" w:cs="Calibri"/>
        </w:rPr>
        <w:t xml:space="preserve"> TOXGREEN values. </w:t>
      </w:r>
    </w:p>
    <w:p w14:paraId="09C42BE6" w14:textId="74761273" w:rsidR="009A3915" w:rsidRPr="003C0849" w:rsidRDefault="009A3915" w:rsidP="009A3915">
      <w:pPr>
        <w:spacing w:line="480" w:lineRule="auto"/>
        <w:jc w:val="both"/>
        <w:rPr>
          <w:rFonts w:ascii="Calibri" w:hAnsi="Calibri" w:cs="Calibri"/>
        </w:rPr>
      </w:pPr>
    </w:p>
    <w:p w14:paraId="0EE05EA7" w14:textId="6380F40E" w:rsidR="005C0A33" w:rsidRPr="003C0849" w:rsidRDefault="00CF47A6" w:rsidP="00006143">
      <w:pPr>
        <w:pStyle w:val="ThesisTOC"/>
        <w:rPr>
          <w:rFonts w:ascii="Calibri" w:hAnsi="Calibri" w:cs="Calibri"/>
        </w:rPr>
      </w:pPr>
      <w:bookmarkStart w:id="14" w:name="_Toc168490768"/>
      <w:r w:rsidRPr="003C0849">
        <w:rPr>
          <w:rFonts w:ascii="Calibri" w:hAnsi="Calibri" w:cs="Calibri"/>
        </w:rPr>
        <w:t xml:space="preserve">3.5 </w:t>
      </w:r>
      <w:r w:rsidR="006A2807" w:rsidRPr="003C0849">
        <w:rPr>
          <w:rFonts w:ascii="Calibri" w:hAnsi="Calibri" w:cs="Calibri"/>
        </w:rPr>
        <w:t>Conclusion</w:t>
      </w:r>
      <w:bookmarkEnd w:id="14"/>
    </w:p>
    <w:p w14:paraId="14B1A829" w14:textId="77777777" w:rsidR="00D4182E" w:rsidRPr="003C0849" w:rsidRDefault="00D4182E" w:rsidP="00D4182E">
      <w:pPr>
        <w:rPr>
          <w:rFonts w:ascii="Calibri" w:hAnsi="Calibri" w:cs="Calibri"/>
        </w:rPr>
      </w:pPr>
    </w:p>
    <w:p w14:paraId="10EB5571" w14:textId="6EFDABB8" w:rsidR="00503ABC" w:rsidRPr="003C0849" w:rsidRDefault="00503ABC" w:rsidP="00503ABC">
      <w:pPr>
        <w:pStyle w:val="ListParagraph"/>
        <w:numPr>
          <w:ilvl w:val="0"/>
          <w:numId w:val="13"/>
        </w:numPr>
        <w:rPr>
          <w:rFonts w:ascii="Calibri" w:hAnsi="Calibri" w:cs="Calibri"/>
        </w:rPr>
      </w:pPr>
      <w:r w:rsidRPr="003C0849">
        <w:rPr>
          <w:rFonts w:ascii="Calibri" w:hAnsi="Calibri" w:cs="Calibri"/>
        </w:rPr>
        <w:t>Talk about ways to improve the molecular software library and/or to transition some of these scripts to something more usable like Rosetta/Alphafold/how to make this easy to use</w:t>
      </w:r>
    </w:p>
    <w:p w14:paraId="2F3978F7" w14:textId="77777777" w:rsidR="00503ABC" w:rsidRPr="003C0849" w:rsidRDefault="00503ABC" w:rsidP="00503ABC">
      <w:pPr>
        <w:pStyle w:val="ListParagraph"/>
        <w:numPr>
          <w:ilvl w:val="1"/>
          <w:numId w:val="13"/>
        </w:numPr>
        <w:rPr>
          <w:rFonts w:ascii="Calibri" w:hAnsi="Calibri" w:cs="Calibri"/>
        </w:rPr>
      </w:pPr>
      <w:r w:rsidRPr="003C0849">
        <w:rPr>
          <w:rFonts w:ascii="Calibri" w:hAnsi="Calibri" w:cs="Calibri"/>
        </w:rPr>
        <w:t>Creating a webserver was a pipe dream I had but never got the skill to do it</w:t>
      </w:r>
    </w:p>
    <w:p w14:paraId="07D3F4F0" w14:textId="77777777" w:rsidR="003C3FE5" w:rsidRPr="003C0849" w:rsidRDefault="003C3FE5" w:rsidP="003C3FE5">
      <w:pPr>
        <w:rPr>
          <w:rFonts w:ascii="Calibri" w:hAnsi="Calibri" w:cs="Calibri"/>
        </w:rPr>
      </w:pPr>
    </w:p>
    <w:p w14:paraId="63BE595E" w14:textId="228A4DD0" w:rsidR="00006143" w:rsidRPr="003C0849" w:rsidRDefault="003C3FE5" w:rsidP="00006143">
      <w:pPr>
        <w:pStyle w:val="ThesisTOC"/>
        <w:rPr>
          <w:rFonts w:ascii="Calibri" w:hAnsi="Calibri" w:cs="Calibri"/>
        </w:rPr>
      </w:pPr>
      <w:bookmarkStart w:id="15" w:name="_Toc168490769"/>
      <w:r w:rsidRPr="003C0849">
        <w:rPr>
          <w:rFonts w:ascii="Calibri" w:hAnsi="Calibri" w:cs="Calibri"/>
        </w:rPr>
        <w:t>3.6 References</w:t>
      </w:r>
      <w:bookmarkEnd w:id="15"/>
    </w:p>
    <w:p w14:paraId="043D2684" w14:textId="61529BAD" w:rsidR="002124EC" w:rsidRPr="002124EC" w:rsidRDefault="00006143" w:rsidP="002124EC">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2124EC" w:rsidRPr="002124EC">
        <w:t xml:space="preserve">Agard, D. A., Bowman, G. R., DeGrado, W., Dokholyan, N. V., &amp; Zhou, H. X. (2022). Solution of the protein structure prediction problem at last: crucial innovations and next frontiers. </w:t>
      </w:r>
      <w:r w:rsidR="002124EC" w:rsidRPr="002124EC">
        <w:rPr>
          <w:i/>
        </w:rPr>
        <w:t>Fac Rev</w:t>
      </w:r>
      <w:r w:rsidR="002124EC" w:rsidRPr="002124EC">
        <w:t>,</w:t>
      </w:r>
      <w:r w:rsidR="002124EC" w:rsidRPr="002124EC">
        <w:rPr>
          <w:i/>
        </w:rPr>
        <w:t xml:space="preserve"> 11</w:t>
      </w:r>
      <w:r w:rsidR="002124EC" w:rsidRPr="002124EC">
        <w:t xml:space="preserve">, 38. </w:t>
      </w:r>
      <w:hyperlink r:id="rId11" w:history="1">
        <w:r w:rsidR="002124EC" w:rsidRPr="002124EC">
          <w:rPr>
            <w:rStyle w:val="Hyperlink"/>
          </w:rPr>
          <w:t>https://doi.org/10.12703/r-01-0000020</w:t>
        </w:r>
      </w:hyperlink>
      <w:r w:rsidR="002124EC" w:rsidRPr="002124EC">
        <w:t xml:space="preserve"> </w:t>
      </w:r>
    </w:p>
    <w:p w14:paraId="20BE909C" w14:textId="689B8FFF" w:rsidR="002124EC" w:rsidRPr="002124EC" w:rsidRDefault="002124EC" w:rsidP="002124EC">
      <w:pPr>
        <w:pStyle w:val="EndNoteBibliography"/>
        <w:spacing w:after="0"/>
        <w:ind w:left="720" w:hanging="720"/>
      </w:pPr>
      <w:r w:rsidRPr="002124EC">
        <w:t xml:space="preserve">Anderson, S. M., Mueller, B. K., Lange, E. J., &amp; Senes, A. (2017). Combination of Cα-H Hydrogen Bonds and van der Waals Packing Modulates the Stability of GxxxG-Mediated Dimers in Membranes. </w:t>
      </w:r>
      <w:r w:rsidRPr="002124EC">
        <w:rPr>
          <w:i/>
        </w:rPr>
        <w:t>J Am Chem Soc</w:t>
      </w:r>
      <w:r w:rsidRPr="002124EC">
        <w:t>,</w:t>
      </w:r>
      <w:r w:rsidRPr="002124EC">
        <w:rPr>
          <w:i/>
        </w:rPr>
        <w:t xml:space="preserve"> 139</w:t>
      </w:r>
      <w:r w:rsidRPr="002124EC">
        <w:t xml:space="preserve">(44), 15774-15783. </w:t>
      </w:r>
      <w:hyperlink r:id="rId12" w:history="1">
        <w:r w:rsidRPr="002124EC">
          <w:rPr>
            <w:rStyle w:val="Hyperlink"/>
          </w:rPr>
          <w:t>https://doi.org/10.1021/jacs.7b07505</w:t>
        </w:r>
      </w:hyperlink>
      <w:r w:rsidRPr="002124EC">
        <w:t xml:space="preserve"> </w:t>
      </w:r>
    </w:p>
    <w:p w14:paraId="76C3EA12" w14:textId="6BBE1DA6" w:rsidR="002124EC" w:rsidRPr="002124EC" w:rsidRDefault="002124EC" w:rsidP="002124EC">
      <w:pPr>
        <w:pStyle w:val="EndNoteBibliography"/>
        <w:spacing w:after="0"/>
        <w:ind w:left="720" w:hanging="720"/>
      </w:pPr>
      <w:r w:rsidRPr="002124EC">
        <w:t xml:space="preserve">Baek, M., DiMaio, F., Anishchenko, I., Dauparas, J., Ovchinnikov, S., Lee, G. R., . . . Baker, D. (2021). Accurate prediction of protein structures and interactions using a three-track neural network. </w:t>
      </w:r>
      <w:r w:rsidRPr="002124EC">
        <w:rPr>
          <w:i/>
        </w:rPr>
        <w:t>Science</w:t>
      </w:r>
      <w:r w:rsidRPr="002124EC">
        <w:t>,</w:t>
      </w:r>
      <w:r w:rsidRPr="002124EC">
        <w:rPr>
          <w:i/>
        </w:rPr>
        <w:t xml:space="preserve"> 373</w:t>
      </w:r>
      <w:r w:rsidRPr="002124EC">
        <w:t xml:space="preserve">(6557), 871-876. </w:t>
      </w:r>
      <w:hyperlink r:id="rId13" w:history="1">
        <w:r w:rsidRPr="002124EC">
          <w:rPr>
            <w:rStyle w:val="Hyperlink"/>
          </w:rPr>
          <w:t>https://doi.org/10.1126/science.abj8754</w:t>
        </w:r>
      </w:hyperlink>
      <w:r w:rsidRPr="002124EC">
        <w:t xml:space="preserve"> </w:t>
      </w:r>
    </w:p>
    <w:p w14:paraId="3F2B1FC5" w14:textId="77777777" w:rsidR="002124EC" w:rsidRPr="002124EC" w:rsidRDefault="002124EC" w:rsidP="002124EC">
      <w:pPr>
        <w:pStyle w:val="EndNoteBibliography"/>
        <w:spacing w:after="0"/>
        <w:ind w:left="720" w:hanging="720"/>
      </w:pPr>
      <w:r w:rsidRPr="002124EC">
        <w:t xml:space="preserve">Braun T, Koehler Leman J, &amp; OF, L. (2015). </w:t>
      </w:r>
      <w:r w:rsidRPr="002124EC">
        <w:rPr>
          <w:b/>
        </w:rPr>
        <w:t>Combining Evolutionary Information and an Iterative Sampling Strategy for Accurate Protein Structure Prediction</w:t>
      </w:r>
      <w:r w:rsidRPr="002124EC">
        <w:t>. In: PLOS Computational Biology.</w:t>
      </w:r>
    </w:p>
    <w:p w14:paraId="733536E5" w14:textId="5D4AE9FE" w:rsidR="002124EC" w:rsidRPr="002124EC" w:rsidRDefault="002124EC" w:rsidP="002124EC">
      <w:pPr>
        <w:pStyle w:val="EndNoteBibliography"/>
        <w:spacing w:after="0"/>
        <w:ind w:left="720" w:hanging="720"/>
      </w:pPr>
      <w:r w:rsidRPr="002124EC">
        <w:t xml:space="preserve">de Vries, S. J., van Dijk, M., &amp; Bonvin, A. M. (2010). The HADDOCK web server for data-driven biomolecular docking. </w:t>
      </w:r>
      <w:r w:rsidRPr="002124EC">
        <w:rPr>
          <w:i/>
        </w:rPr>
        <w:t>Nat Protoc</w:t>
      </w:r>
      <w:r w:rsidRPr="002124EC">
        <w:t>,</w:t>
      </w:r>
      <w:r w:rsidRPr="002124EC">
        <w:rPr>
          <w:i/>
        </w:rPr>
        <w:t xml:space="preserve"> 5</w:t>
      </w:r>
      <w:r w:rsidRPr="002124EC">
        <w:t xml:space="preserve">(5), 883-897. </w:t>
      </w:r>
      <w:hyperlink r:id="rId14" w:history="1">
        <w:r w:rsidRPr="002124EC">
          <w:rPr>
            <w:rStyle w:val="Hyperlink"/>
          </w:rPr>
          <w:t>https://doi.org/10.1038/nprot.2010.32</w:t>
        </w:r>
      </w:hyperlink>
      <w:r w:rsidRPr="002124EC">
        <w:t xml:space="preserve"> </w:t>
      </w:r>
    </w:p>
    <w:p w14:paraId="11840E6F" w14:textId="7ABFCF7A" w:rsidR="002124EC" w:rsidRPr="002124EC" w:rsidRDefault="002124EC" w:rsidP="002124EC">
      <w:pPr>
        <w:pStyle w:val="EndNoteBibliography"/>
        <w:spacing w:after="0"/>
        <w:ind w:left="720" w:hanging="720"/>
      </w:pPr>
      <w:r w:rsidRPr="002124EC">
        <w:t xml:space="preserve">Dominguez, C., Boelens, R., &amp; Bonvin, A. M. (2003). HADDOCK: a protein-protein docking approach based on biochemical or biophysical information. </w:t>
      </w:r>
      <w:r w:rsidRPr="002124EC">
        <w:rPr>
          <w:i/>
        </w:rPr>
        <w:t>J Am Chem Soc</w:t>
      </w:r>
      <w:r w:rsidRPr="002124EC">
        <w:t>,</w:t>
      </w:r>
      <w:r w:rsidRPr="002124EC">
        <w:rPr>
          <w:i/>
        </w:rPr>
        <w:t xml:space="preserve"> 125</w:t>
      </w:r>
      <w:r w:rsidRPr="002124EC">
        <w:t xml:space="preserve">(7), 1731-1737. </w:t>
      </w:r>
      <w:hyperlink r:id="rId15" w:history="1">
        <w:r w:rsidRPr="002124EC">
          <w:rPr>
            <w:rStyle w:val="Hyperlink"/>
          </w:rPr>
          <w:t>https://doi.org/10.1021/ja026939x</w:t>
        </w:r>
      </w:hyperlink>
      <w:r w:rsidRPr="002124EC">
        <w:t xml:space="preserve"> </w:t>
      </w:r>
    </w:p>
    <w:p w14:paraId="7F68354C" w14:textId="0EBC4236" w:rsidR="002124EC" w:rsidRPr="002124EC" w:rsidRDefault="002124EC" w:rsidP="002124EC">
      <w:pPr>
        <w:pStyle w:val="EndNoteBibliography"/>
        <w:spacing w:after="0"/>
        <w:ind w:left="720" w:hanging="720"/>
      </w:pPr>
      <w:r w:rsidRPr="002124EC">
        <w:t xml:space="preserve">Díaz Vázquez, G., Cui, Q., &amp; Senes, A. (2023). Thermodynamic analysis of the GAS. </w:t>
      </w:r>
      <w:r w:rsidRPr="002124EC">
        <w:rPr>
          <w:i/>
        </w:rPr>
        <w:t>Biophys J</w:t>
      </w:r>
      <w:r w:rsidRPr="002124EC">
        <w:t>,</w:t>
      </w:r>
      <w:r w:rsidRPr="002124EC">
        <w:rPr>
          <w:i/>
        </w:rPr>
        <w:t xml:space="preserve"> 122</w:t>
      </w:r>
      <w:r w:rsidRPr="002124EC">
        <w:t xml:space="preserve">(1), 143-155. </w:t>
      </w:r>
      <w:hyperlink r:id="rId16" w:history="1">
        <w:r w:rsidRPr="002124EC">
          <w:rPr>
            <w:rStyle w:val="Hyperlink"/>
          </w:rPr>
          <w:t>https://doi.org/10.1016/j.bpj.2022.11.018</w:t>
        </w:r>
      </w:hyperlink>
      <w:r w:rsidRPr="002124EC">
        <w:t xml:space="preserve"> </w:t>
      </w:r>
    </w:p>
    <w:p w14:paraId="2F69973F" w14:textId="1CF707FA" w:rsidR="002124EC" w:rsidRPr="002124EC" w:rsidRDefault="002124EC" w:rsidP="002124EC">
      <w:pPr>
        <w:pStyle w:val="EndNoteBibliography"/>
        <w:spacing w:after="0"/>
        <w:ind w:left="720" w:hanging="720"/>
      </w:pPr>
      <w:r w:rsidRPr="002124EC">
        <w:t xml:space="preserve">Greener, J. G., Kandathil, S. M., Moffat, L., &amp; Jones, D. T. (2022). A guide to machine learning for biologists. </w:t>
      </w:r>
      <w:r w:rsidRPr="002124EC">
        <w:rPr>
          <w:i/>
        </w:rPr>
        <w:t>Nat Rev Mol Cell Biol</w:t>
      </w:r>
      <w:r w:rsidRPr="002124EC">
        <w:t>,</w:t>
      </w:r>
      <w:r w:rsidRPr="002124EC">
        <w:rPr>
          <w:i/>
        </w:rPr>
        <w:t xml:space="preserve"> 23</w:t>
      </w:r>
      <w:r w:rsidRPr="002124EC">
        <w:t xml:space="preserve">(1), 40-55. </w:t>
      </w:r>
      <w:hyperlink r:id="rId17" w:history="1">
        <w:r w:rsidRPr="002124EC">
          <w:rPr>
            <w:rStyle w:val="Hyperlink"/>
          </w:rPr>
          <w:t>https://doi.org/10.1038/s41580-021-00407-0</w:t>
        </w:r>
      </w:hyperlink>
      <w:r w:rsidRPr="002124EC">
        <w:t xml:space="preserve"> </w:t>
      </w:r>
    </w:p>
    <w:p w14:paraId="210EA0D3" w14:textId="0EE00FB9" w:rsidR="002124EC" w:rsidRPr="002124EC" w:rsidRDefault="002124EC" w:rsidP="002124EC">
      <w:pPr>
        <w:pStyle w:val="EndNoteBibliography"/>
        <w:spacing w:after="0"/>
        <w:ind w:left="720" w:hanging="720"/>
      </w:pPr>
      <w:r w:rsidRPr="002124EC">
        <w:t xml:space="preserve">Januliene, D., &amp; Moeller, A. (2021). Single-Particle Cryo-EM of Membrane Proteins. </w:t>
      </w:r>
      <w:r w:rsidRPr="002124EC">
        <w:rPr>
          <w:i/>
        </w:rPr>
        <w:t>Methods Mol Biol</w:t>
      </w:r>
      <w:r w:rsidRPr="002124EC">
        <w:t>,</w:t>
      </w:r>
      <w:r w:rsidRPr="002124EC">
        <w:rPr>
          <w:i/>
        </w:rPr>
        <w:t xml:space="preserve"> 2302</w:t>
      </w:r>
      <w:r w:rsidRPr="002124EC">
        <w:t xml:space="preserve">, 153-178. </w:t>
      </w:r>
      <w:hyperlink r:id="rId18" w:history="1">
        <w:r w:rsidRPr="002124EC">
          <w:rPr>
            <w:rStyle w:val="Hyperlink"/>
          </w:rPr>
          <w:t>https://doi.org/10.1007/978-1-0716-1394-8_9</w:t>
        </w:r>
      </w:hyperlink>
      <w:r w:rsidRPr="002124EC">
        <w:t xml:space="preserve"> </w:t>
      </w:r>
    </w:p>
    <w:p w14:paraId="26829585" w14:textId="4F70B35B" w:rsidR="002124EC" w:rsidRPr="002124EC" w:rsidRDefault="002124EC" w:rsidP="002124EC">
      <w:pPr>
        <w:pStyle w:val="EndNoteBibliography"/>
        <w:spacing w:after="0"/>
        <w:ind w:left="720" w:hanging="720"/>
      </w:pPr>
      <w:r w:rsidRPr="002124EC">
        <w:t xml:space="preserve">Jumper, J., Evans, R., Pritzel, A., Green, T., Figurnov, M., Ronneberger, O., . . . Hassabis, D. (2021). Highly accurate protein structure prediction with AlphaFold. </w:t>
      </w:r>
      <w:r w:rsidRPr="002124EC">
        <w:rPr>
          <w:i/>
        </w:rPr>
        <w:t>Nature</w:t>
      </w:r>
      <w:r w:rsidRPr="002124EC">
        <w:t>,</w:t>
      </w:r>
      <w:r w:rsidRPr="002124EC">
        <w:rPr>
          <w:i/>
        </w:rPr>
        <w:t xml:space="preserve"> 596</w:t>
      </w:r>
      <w:r w:rsidRPr="002124EC">
        <w:t xml:space="preserve">(7873), 583-589. </w:t>
      </w:r>
      <w:hyperlink r:id="rId19" w:history="1">
        <w:r w:rsidRPr="002124EC">
          <w:rPr>
            <w:rStyle w:val="Hyperlink"/>
          </w:rPr>
          <w:t>https://doi.org/10.1038/s41586-021-03819-2</w:t>
        </w:r>
      </w:hyperlink>
      <w:r w:rsidRPr="002124EC">
        <w:t xml:space="preserve"> </w:t>
      </w:r>
    </w:p>
    <w:p w14:paraId="21D4C4FC" w14:textId="74969903" w:rsidR="002124EC" w:rsidRPr="002124EC" w:rsidRDefault="002124EC" w:rsidP="002124EC">
      <w:pPr>
        <w:pStyle w:val="EndNoteBibliography"/>
        <w:spacing w:after="0"/>
        <w:ind w:left="720" w:hanging="720"/>
      </w:pPr>
      <w:r w:rsidRPr="002124EC">
        <w:t xml:space="preserve">Kermani, A. A. (2021). A guide to membrane protein X-ray crystallography. </w:t>
      </w:r>
      <w:r w:rsidRPr="002124EC">
        <w:rPr>
          <w:i/>
        </w:rPr>
        <w:t>FEBS J</w:t>
      </w:r>
      <w:r w:rsidRPr="002124EC">
        <w:t>,</w:t>
      </w:r>
      <w:r w:rsidRPr="002124EC">
        <w:rPr>
          <w:i/>
        </w:rPr>
        <w:t xml:space="preserve"> 288</w:t>
      </w:r>
      <w:r w:rsidRPr="002124EC">
        <w:t xml:space="preserve">(20), 5788-5804. </w:t>
      </w:r>
      <w:hyperlink r:id="rId20" w:history="1">
        <w:r w:rsidRPr="002124EC">
          <w:rPr>
            <w:rStyle w:val="Hyperlink"/>
          </w:rPr>
          <w:t>https://doi.org/10.1111/febs.15676</w:t>
        </w:r>
      </w:hyperlink>
      <w:r w:rsidRPr="002124EC">
        <w:t xml:space="preserve"> </w:t>
      </w:r>
    </w:p>
    <w:p w14:paraId="79491D7C" w14:textId="313E7648" w:rsidR="002124EC" w:rsidRPr="002124EC" w:rsidRDefault="002124EC" w:rsidP="002124EC">
      <w:pPr>
        <w:pStyle w:val="EndNoteBibliography"/>
        <w:spacing w:after="0"/>
        <w:ind w:left="720" w:hanging="720"/>
      </w:pPr>
      <w:r w:rsidRPr="002124EC">
        <w:lastRenderedPageBreak/>
        <w:t xml:space="preserve">Koehler Leman, J., Mueller, B. K., &amp; Gray, J. J. (2017). Expanding the toolkit for membrane protein modeling in Rosetta. </w:t>
      </w:r>
      <w:r w:rsidRPr="002124EC">
        <w:rPr>
          <w:i/>
        </w:rPr>
        <w:t>Bioinformatics</w:t>
      </w:r>
      <w:r w:rsidRPr="002124EC">
        <w:t>,</w:t>
      </w:r>
      <w:r w:rsidRPr="002124EC">
        <w:rPr>
          <w:i/>
        </w:rPr>
        <w:t xml:space="preserve"> 33</w:t>
      </w:r>
      <w:r w:rsidRPr="002124EC">
        <w:t xml:space="preserve">(5), 754-756. </w:t>
      </w:r>
      <w:hyperlink r:id="rId21" w:history="1">
        <w:r w:rsidRPr="002124EC">
          <w:rPr>
            <w:rStyle w:val="Hyperlink"/>
          </w:rPr>
          <w:t>https://doi.org/10.1093/bioinformatics/btw716</w:t>
        </w:r>
      </w:hyperlink>
      <w:r w:rsidRPr="002124EC">
        <w:t xml:space="preserve"> </w:t>
      </w:r>
    </w:p>
    <w:p w14:paraId="21629D38" w14:textId="45AF7EC7" w:rsidR="002124EC" w:rsidRPr="002124EC" w:rsidRDefault="002124EC" w:rsidP="002124EC">
      <w:pPr>
        <w:pStyle w:val="EndNoteBibliography"/>
        <w:spacing w:after="0"/>
        <w:ind w:left="720" w:hanging="720"/>
      </w:pPr>
      <w:r w:rsidRPr="002124EC">
        <w:t xml:space="preserve">Kulp, D. W., Subramaniam, S., Donald, J. E., Hannigan, B. T., Mueller, B. K., Grigoryan, G., &amp; Senes, A. (2012). Structural informatics, modeling, and design with an open-source Molecular Software Library (MSL). </w:t>
      </w:r>
      <w:r w:rsidRPr="002124EC">
        <w:rPr>
          <w:i/>
        </w:rPr>
        <w:t>J Comput Chem</w:t>
      </w:r>
      <w:r w:rsidRPr="002124EC">
        <w:t>,</w:t>
      </w:r>
      <w:r w:rsidRPr="002124EC">
        <w:rPr>
          <w:i/>
        </w:rPr>
        <w:t xml:space="preserve"> 33</w:t>
      </w:r>
      <w:r w:rsidRPr="002124EC">
        <w:t xml:space="preserve">(20), 1645-1661. </w:t>
      </w:r>
      <w:hyperlink r:id="rId22" w:history="1">
        <w:r w:rsidRPr="002124EC">
          <w:rPr>
            <w:rStyle w:val="Hyperlink"/>
          </w:rPr>
          <w:t>https://doi.org/10.1002/jcc.22968</w:t>
        </w:r>
      </w:hyperlink>
      <w:r w:rsidRPr="002124EC">
        <w:t xml:space="preserve"> </w:t>
      </w:r>
    </w:p>
    <w:p w14:paraId="6EF17C52" w14:textId="1C595AEC" w:rsidR="002124EC" w:rsidRPr="002124EC" w:rsidRDefault="002124EC" w:rsidP="002124EC">
      <w:pPr>
        <w:pStyle w:val="EndNoteBibliography"/>
        <w:spacing w:after="0"/>
        <w:ind w:left="720" w:hanging="720"/>
      </w:pPr>
      <w:r w:rsidRPr="002124EC">
        <w:t xml:space="preserve">Liang, B., &amp; Tamm, L. K. (2016). NMR as a tool to investigate the structure, dynamics and function of membrane proteins. </w:t>
      </w:r>
      <w:r w:rsidRPr="002124EC">
        <w:rPr>
          <w:i/>
        </w:rPr>
        <w:t>Nat Struct Mol Biol</w:t>
      </w:r>
      <w:r w:rsidRPr="002124EC">
        <w:t>,</w:t>
      </w:r>
      <w:r w:rsidRPr="002124EC">
        <w:rPr>
          <w:i/>
        </w:rPr>
        <w:t xml:space="preserve"> 23</w:t>
      </w:r>
      <w:r w:rsidRPr="002124EC">
        <w:t xml:space="preserve">(6), 468-474. </w:t>
      </w:r>
      <w:hyperlink r:id="rId23" w:history="1">
        <w:r w:rsidRPr="002124EC">
          <w:rPr>
            <w:rStyle w:val="Hyperlink"/>
          </w:rPr>
          <w:t>https://doi.org/10.1038/nsmb.3226</w:t>
        </w:r>
      </w:hyperlink>
      <w:r w:rsidRPr="002124EC">
        <w:t xml:space="preserve"> </w:t>
      </w:r>
    </w:p>
    <w:p w14:paraId="1E78550F" w14:textId="6DAC4FE4" w:rsidR="002124EC" w:rsidRPr="002124EC" w:rsidRDefault="002124EC" w:rsidP="002124EC">
      <w:pPr>
        <w:pStyle w:val="EndNoteBibliography"/>
        <w:spacing w:after="0"/>
        <w:ind w:left="720" w:hanging="720"/>
      </w:pPr>
      <w:r w:rsidRPr="002124EC">
        <w:t xml:space="preserve">Lomize, A. L., &amp; Pogozheva, I. D. (2017). TMDOCK: An Energy-Based Method for Modeling α-Helical Dimers in Membranes. </w:t>
      </w:r>
      <w:r w:rsidRPr="002124EC">
        <w:rPr>
          <w:i/>
        </w:rPr>
        <w:t>J Mol Biol</w:t>
      </w:r>
      <w:r w:rsidRPr="002124EC">
        <w:t>,</w:t>
      </w:r>
      <w:r w:rsidRPr="002124EC">
        <w:rPr>
          <w:i/>
        </w:rPr>
        <w:t xml:space="preserve"> 429</w:t>
      </w:r>
      <w:r w:rsidRPr="002124EC">
        <w:t xml:space="preserve">(3), 390-398. </w:t>
      </w:r>
      <w:hyperlink r:id="rId24" w:history="1">
        <w:r w:rsidRPr="002124EC">
          <w:rPr>
            <w:rStyle w:val="Hyperlink"/>
          </w:rPr>
          <w:t>https://doi.org/10.1016/j.jmb.2016.09.005</w:t>
        </w:r>
      </w:hyperlink>
      <w:r w:rsidRPr="002124EC">
        <w:t xml:space="preserve"> </w:t>
      </w:r>
    </w:p>
    <w:p w14:paraId="4A75A2BF" w14:textId="6655056F" w:rsidR="002124EC" w:rsidRPr="002124EC" w:rsidRDefault="002124EC" w:rsidP="002124EC">
      <w:pPr>
        <w:pStyle w:val="EndNoteBibliography"/>
        <w:spacing w:after="0"/>
        <w:ind w:left="720" w:hanging="720"/>
      </w:pPr>
      <w:r w:rsidRPr="002124EC">
        <w:t xml:space="preserve">Mirdita, M., Schütze, K., Moriwaki, Y., Heo, L., Ovchinnikov, S., &amp; Steinegger, M. (2022). ColabFold: making protein folding accessible to all. </w:t>
      </w:r>
      <w:r w:rsidRPr="002124EC">
        <w:rPr>
          <w:i/>
        </w:rPr>
        <w:t>Nat Methods</w:t>
      </w:r>
      <w:r w:rsidRPr="002124EC">
        <w:t>,</w:t>
      </w:r>
      <w:r w:rsidRPr="002124EC">
        <w:rPr>
          <w:i/>
        </w:rPr>
        <w:t xml:space="preserve"> 19</w:t>
      </w:r>
      <w:r w:rsidRPr="002124EC">
        <w:t xml:space="preserve">(6), 679-682. </w:t>
      </w:r>
      <w:hyperlink r:id="rId25" w:history="1">
        <w:r w:rsidRPr="002124EC">
          <w:rPr>
            <w:rStyle w:val="Hyperlink"/>
          </w:rPr>
          <w:t>https://doi.org/10.1038/s41592-022-01488-1</w:t>
        </w:r>
      </w:hyperlink>
      <w:r w:rsidRPr="002124EC">
        <w:t xml:space="preserve"> </w:t>
      </w:r>
    </w:p>
    <w:p w14:paraId="4F51BB63" w14:textId="16D67C8F" w:rsidR="002124EC" w:rsidRPr="002124EC" w:rsidRDefault="002124EC" w:rsidP="002124EC">
      <w:pPr>
        <w:pStyle w:val="EndNoteBibliography"/>
        <w:spacing w:after="0"/>
        <w:ind w:left="720" w:hanging="720"/>
      </w:pPr>
      <w:r w:rsidRPr="002124EC">
        <w:t xml:space="preserve">Mougeot, G., Dubos, T., Chausse, F., Péry, E., Graumann, K., Tatout, C., . . . Desset, S. (2022). Deep learning -- promises for 3D nuclear imaging: a guide for biologists. </w:t>
      </w:r>
      <w:r w:rsidRPr="002124EC">
        <w:rPr>
          <w:i/>
        </w:rPr>
        <w:t>J Cell Sci</w:t>
      </w:r>
      <w:r w:rsidRPr="002124EC">
        <w:t>,</w:t>
      </w:r>
      <w:r w:rsidRPr="002124EC">
        <w:rPr>
          <w:i/>
        </w:rPr>
        <w:t xml:space="preserve"> 135</w:t>
      </w:r>
      <w:r w:rsidRPr="002124EC">
        <w:t xml:space="preserve">(7). </w:t>
      </w:r>
      <w:hyperlink r:id="rId26" w:history="1">
        <w:r w:rsidRPr="002124EC">
          <w:rPr>
            <w:rStyle w:val="Hyperlink"/>
          </w:rPr>
          <w:t>https://doi.org/10.1242/jcs.258986</w:t>
        </w:r>
      </w:hyperlink>
      <w:r w:rsidRPr="002124EC">
        <w:t xml:space="preserve"> </w:t>
      </w:r>
    </w:p>
    <w:p w14:paraId="7ED2F901" w14:textId="714F689F" w:rsidR="002124EC" w:rsidRPr="002124EC" w:rsidRDefault="002124EC" w:rsidP="002124EC">
      <w:pPr>
        <w:pStyle w:val="EndNoteBibliography"/>
        <w:spacing w:after="0"/>
        <w:ind w:left="720" w:hanging="720"/>
      </w:pPr>
      <w:r w:rsidRPr="002124EC">
        <w:t xml:space="preserve">Mueller, B. K., Subramaniam, S., &amp; Senes, A. (2014). A frequent, GxxxG-mediated, transmembrane association motif is optimized for the formation of interhelical Cα-H hydrogen bonds. </w:t>
      </w:r>
      <w:r w:rsidRPr="002124EC">
        <w:rPr>
          <w:i/>
        </w:rPr>
        <w:t>Proc Natl Acad Sci U S A</w:t>
      </w:r>
      <w:r w:rsidRPr="002124EC">
        <w:t>,</w:t>
      </w:r>
      <w:r w:rsidRPr="002124EC">
        <w:rPr>
          <w:i/>
        </w:rPr>
        <w:t xml:space="preserve"> 111</w:t>
      </w:r>
      <w:r w:rsidRPr="002124EC">
        <w:t xml:space="preserve">(10), E888-895. </w:t>
      </w:r>
      <w:hyperlink r:id="rId27" w:history="1">
        <w:r w:rsidRPr="002124EC">
          <w:rPr>
            <w:rStyle w:val="Hyperlink"/>
          </w:rPr>
          <w:t>https://doi.org/10.1073/pnas.1319944111</w:t>
        </w:r>
      </w:hyperlink>
      <w:r w:rsidRPr="002124EC">
        <w:t xml:space="preserve"> </w:t>
      </w:r>
    </w:p>
    <w:p w14:paraId="3A39C193" w14:textId="5B9F4855" w:rsidR="002124EC" w:rsidRPr="002124EC" w:rsidRDefault="002124EC" w:rsidP="002124EC">
      <w:pPr>
        <w:pStyle w:val="EndNoteBibliography"/>
        <w:spacing w:after="0"/>
        <w:ind w:left="720" w:hanging="720"/>
      </w:pPr>
      <w:r w:rsidRPr="002124EC">
        <w:t xml:space="preserve">Na, D. (2020). User guides for biologists to learn computational methods. </w:t>
      </w:r>
      <w:r w:rsidRPr="002124EC">
        <w:rPr>
          <w:i/>
        </w:rPr>
        <w:t>J Microbiol</w:t>
      </w:r>
      <w:r w:rsidRPr="002124EC">
        <w:t>,</w:t>
      </w:r>
      <w:r w:rsidRPr="002124EC">
        <w:rPr>
          <w:i/>
        </w:rPr>
        <w:t xml:space="preserve"> 58</w:t>
      </w:r>
      <w:r w:rsidRPr="002124EC">
        <w:t xml:space="preserve">(3), 173-175. </w:t>
      </w:r>
      <w:hyperlink r:id="rId28" w:history="1">
        <w:r w:rsidRPr="002124EC">
          <w:rPr>
            <w:rStyle w:val="Hyperlink"/>
          </w:rPr>
          <w:t>https://doi.org/10.1007/s12275-020-9723-1</w:t>
        </w:r>
      </w:hyperlink>
      <w:r w:rsidRPr="002124EC">
        <w:t xml:space="preserve"> </w:t>
      </w:r>
    </w:p>
    <w:p w14:paraId="0E85A4C6" w14:textId="4DC2B45E" w:rsidR="002124EC" w:rsidRPr="002124EC" w:rsidRDefault="002124EC" w:rsidP="002124EC">
      <w:pPr>
        <w:pStyle w:val="EndNoteBibliography"/>
        <w:spacing w:after="0"/>
        <w:ind w:left="720" w:hanging="720"/>
      </w:pPr>
      <w:r w:rsidRPr="002124EC">
        <w:t xml:space="preserve">Polyansky, A. A., Volynsky, P. E., &amp; Efremov, R. G. (2012). Multistate organization of transmembrane helical protein dimers governed by the host membrane. </w:t>
      </w:r>
      <w:r w:rsidRPr="002124EC">
        <w:rPr>
          <w:i/>
        </w:rPr>
        <w:t>J Am Chem Soc</w:t>
      </w:r>
      <w:r w:rsidRPr="002124EC">
        <w:t>,</w:t>
      </w:r>
      <w:r w:rsidRPr="002124EC">
        <w:rPr>
          <w:i/>
        </w:rPr>
        <w:t xml:space="preserve"> 134</w:t>
      </w:r>
      <w:r w:rsidRPr="002124EC">
        <w:t xml:space="preserve">(35), 14390-14400. </w:t>
      </w:r>
      <w:hyperlink r:id="rId29" w:history="1">
        <w:r w:rsidRPr="002124EC">
          <w:rPr>
            <w:rStyle w:val="Hyperlink"/>
          </w:rPr>
          <w:t>https://doi.org/10.1021/ja303483k</w:t>
        </w:r>
      </w:hyperlink>
      <w:r w:rsidRPr="002124EC">
        <w:t xml:space="preserve"> </w:t>
      </w:r>
    </w:p>
    <w:p w14:paraId="15910679" w14:textId="26FAC0D6" w:rsidR="002124EC" w:rsidRPr="002124EC" w:rsidRDefault="002124EC" w:rsidP="002124EC">
      <w:pPr>
        <w:pStyle w:val="EndNoteBibliography"/>
        <w:spacing w:after="0"/>
        <w:ind w:left="720" w:hanging="720"/>
      </w:pPr>
      <w:r w:rsidRPr="002124EC">
        <w:t xml:space="preserve">Roberts, J. B., Nava, A. A., Pearson, A. N., Incha, M. R., Valencia, L. E., Ma, M., . . . Keasling, J. D. (2024). Foldy: An open-source web application for interactive protein structure analysis. </w:t>
      </w:r>
      <w:r w:rsidRPr="002124EC">
        <w:rPr>
          <w:i/>
        </w:rPr>
        <w:t>PLoS Comput Biol</w:t>
      </w:r>
      <w:r w:rsidRPr="002124EC">
        <w:t>,</w:t>
      </w:r>
      <w:r w:rsidRPr="002124EC">
        <w:rPr>
          <w:i/>
        </w:rPr>
        <w:t xml:space="preserve"> 20</w:t>
      </w:r>
      <w:r w:rsidRPr="002124EC">
        <w:t xml:space="preserve">(2), e1011171. </w:t>
      </w:r>
      <w:hyperlink r:id="rId30" w:history="1">
        <w:r w:rsidRPr="002124EC">
          <w:rPr>
            <w:rStyle w:val="Hyperlink"/>
          </w:rPr>
          <w:t>https://doi.org/10.1371/journal.pcbi.1011171</w:t>
        </w:r>
      </w:hyperlink>
      <w:r w:rsidRPr="002124EC">
        <w:t xml:space="preserve"> </w:t>
      </w:r>
    </w:p>
    <w:p w14:paraId="01D2FDBF" w14:textId="4180E8FB" w:rsidR="002124EC" w:rsidRPr="002124EC" w:rsidRDefault="002124EC" w:rsidP="002124EC">
      <w:pPr>
        <w:pStyle w:val="EndNoteBibliography"/>
        <w:spacing w:after="0"/>
        <w:ind w:left="720" w:hanging="720"/>
      </w:pPr>
      <w:r w:rsidRPr="002124EC">
        <w:t xml:space="preserve">van Iterson, M., van Haagen, H. H., &amp; Goeman, J. J. (2012). Resolving confusion of tongues in statistics and machine learning: a primer for biologists and bioinformaticians. </w:t>
      </w:r>
      <w:r w:rsidRPr="002124EC">
        <w:rPr>
          <w:i/>
        </w:rPr>
        <w:t>Proteomics</w:t>
      </w:r>
      <w:r w:rsidRPr="002124EC">
        <w:t>,</w:t>
      </w:r>
      <w:r w:rsidRPr="002124EC">
        <w:rPr>
          <w:i/>
        </w:rPr>
        <w:t xml:space="preserve"> 12</w:t>
      </w:r>
      <w:r w:rsidRPr="002124EC">
        <w:t xml:space="preserve">(4-5), 543-549. </w:t>
      </w:r>
      <w:hyperlink r:id="rId31" w:history="1">
        <w:r w:rsidRPr="002124EC">
          <w:rPr>
            <w:rStyle w:val="Hyperlink"/>
          </w:rPr>
          <w:t>https://doi.org/10.1002/pmic.201100395</w:t>
        </w:r>
      </w:hyperlink>
      <w:r w:rsidRPr="002124EC">
        <w:t xml:space="preserve"> </w:t>
      </w:r>
    </w:p>
    <w:p w14:paraId="34E155AF" w14:textId="5F20ABBA" w:rsidR="002124EC" w:rsidRPr="002124EC" w:rsidRDefault="002124EC" w:rsidP="002124EC">
      <w:pPr>
        <w:pStyle w:val="EndNoteBibliography"/>
        <w:spacing w:after="0"/>
        <w:ind w:left="720" w:hanging="720"/>
      </w:pPr>
      <w:r w:rsidRPr="002124EC">
        <w:t xml:space="preserve">Vargas, E., Yarov-Yarovoy, V., Khalili-Araghi, F., Catterall, W. A., Klein, M. L., Tarek, M., . . . Roux, B. (2012). An emerging consensus on voltage-dependent gating from computational modeling and molecular dynamics simulations. </w:t>
      </w:r>
      <w:r w:rsidRPr="002124EC">
        <w:rPr>
          <w:i/>
        </w:rPr>
        <w:t>J Gen Physiol</w:t>
      </w:r>
      <w:r w:rsidRPr="002124EC">
        <w:t>,</w:t>
      </w:r>
      <w:r w:rsidRPr="002124EC">
        <w:rPr>
          <w:i/>
        </w:rPr>
        <w:t xml:space="preserve"> 140</w:t>
      </w:r>
      <w:r w:rsidRPr="002124EC">
        <w:t xml:space="preserve">(6), 587-594. </w:t>
      </w:r>
      <w:hyperlink r:id="rId32" w:history="1">
        <w:r w:rsidRPr="002124EC">
          <w:rPr>
            <w:rStyle w:val="Hyperlink"/>
          </w:rPr>
          <w:t>https://doi.org/10.1085/jgp.201210873</w:t>
        </w:r>
      </w:hyperlink>
      <w:r w:rsidRPr="002124EC">
        <w:t xml:space="preserve"> </w:t>
      </w:r>
    </w:p>
    <w:p w14:paraId="42CB2449" w14:textId="3E318089" w:rsidR="002124EC" w:rsidRPr="002124EC" w:rsidRDefault="002124EC" w:rsidP="002124EC">
      <w:pPr>
        <w:pStyle w:val="EndNoteBibliography"/>
        <w:spacing w:after="0"/>
        <w:ind w:left="720" w:hanging="720"/>
      </w:pPr>
      <w:r w:rsidRPr="002124EC">
        <w:t xml:space="preserve">Viklund, H., &amp; Elofsson, A. (2008). OCTOPUS: improving topology prediction by two-track ANN-based preference scores and an extended topological grammar. </w:t>
      </w:r>
      <w:r w:rsidRPr="002124EC">
        <w:rPr>
          <w:i/>
        </w:rPr>
        <w:t>Bioinformatics</w:t>
      </w:r>
      <w:r w:rsidRPr="002124EC">
        <w:t>,</w:t>
      </w:r>
      <w:r w:rsidRPr="002124EC">
        <w:rPr>
          <w:i/>
        </w:rPr>
        <w:t xml:space="preserve"> 24</w:t>
      </w:r>
      <w:r w:rsidRPr="002124EC">
        <w:t xml:space="preserve">(15), 1662-1668. </w:t>
      </w:r>
      <w:hyperlink r:id="rId33" w:history="1">
        <w:r w:rsidRPr="002124EC">
          <w:rPr>
            <w:rStyle w:val="Hyperlink"/>
          </w:rPr>
          <w:t>https://doi.org/10.1093/bioinformatics/btn221</w:t>
        </w:r>
      </w:hyperlink>
      <w:r w:rsidRPr="002124EC">
        <w:t xml:space="preserve"> </w:t>
      </w:r>
    </w:p>
    <w:p w14:paraId="5F7262DC" w14:textId="66C4E777" w:rsidR="002124EC" w:rsidRPr="002124EC" w:rsidRDefault="002124EC" w:rsidP="002124EC">
      <w:pPr>
        <w:pStyle w:val="EndNoteBibliography"/>
        <w:spacing w:after="0"/>
        <w:ind w:left="720" w:hanging="720"/>
      </w:pPr>
      <w:r w:rsidRPr="002124EC">
        <w:t xml:space="preserve">White, S. H., &amp; Wimley, W. C. (1999). Membrane protein folding and stability: physical principles. </w:t>
      </w:r>
      <w:r w:rsidRPr="002124EC">
        <w:rPr>
          <w:i/>
        </w:rPr>
        <w:t>Annu Rev Biophys Biomol Struct</w:t>
      </w:r>
      <w:r w:rsidRPr="002124EC">
        <w:t>,</w:t>
      </w:r>
      <w:r w:rsidRPr="002124EC">
        <w:rPr>
          <w:i/>
        </w:rPr>
        <w:t xml:space="preserve"> 28</w:t>
      </w:r>
      <w:r w:rsidRPr="002124EC">
        <w:t xml:space="preserve">, 319-365. </w:t>
      </w:r>
      <w:hyperlink r:id="rId34" w:history="1">
        <w:r w:rsidRPr="002124EC">
          <w:rPr>
            <w:rStyle w:val="Hyperlink"/>
          </w:rPr>
          <w:t>https://doi.org/10.1146/annurev.biophys.28.1.319</w:t>
        </w:r>
      </w:hyperlink>
      <w:r w:rsidRPr="002124EC">
        <w:t xml:space="preserve"> </w:t>
      </w:r>
    </w:p>
    <w:p w14:paraId="4559A5B3" w14:textId="3A1761AF" w:rsidR="002124EC" w:rsidRPr="002124EC" w:rsidRDefault="002124EC" w:rsidP="002124EC">
      <w:pPr>
        <w:pStyle w:val="EndNoteBibliography"/>
        <w:spacing w:after="0"/>
        <w:ind w:left="720" w:hanging="720"/>
      </w:pPr>
      <w:r w:rsidRPr="002124EC">
        <w:t xml:space="preserve">Yarov-Yarovoy, V., Baker, D., &amp; Catterall, W. A. (2006). Voltage sensor conformations in the open and closed states in ROSETTA structural models of K(+) channels. </w:t>
      </w:r>
      <w:r w:rsidRPr="002124EC">
        <w:rPr>
          <w:i/>
        </w:rPr>
        <w:t>Proc Natl Acad Sci U S A</w:t>
      </w:r>
      <w:r w:rsidRPr="002124EC">
        <w:t>,</w:t>
      </w:r>
      <w:r w:rsidRPr="002124EC">
        <w:rPr>
          <w:i/>
        </w:rPr>
        <w:t xml:space="preserve"> 103</w:t>
      </w:r>
      <w:r w:rsidRPr="002124EC">
        <w:t xml:space="preserve">(19), 7292-7297. </w:t>
      </w:r>
      <w:hyperlink r:id="rId35" w:history="1">
        <w:r w:rsidRPr="002124EC">
          <w:rPr>
            <w:rStyle w:val="Hyperlink"/>
          </w:rPr>
          <w:t>https://doi.org/10.1073/pnas.0602350103</w:t>
        </w:r>
      </w:hyperlink>
      <w:r w:rsidRPr="002124EC">
        <w:t xml:space="preserve"> </w:t>
      </w:r>
    </w:p>
    <w:p w14:paraId="77EFC5A3" w14:textId="554670AE" w:rsidR="002124EC" w:rsidRPr="002124EC" w:rsidRDefault="002124EC" w:rsidP="002124EC">
      <w:pPr>
        <w:pStyle w:val="EndNoteBibliography"/>
        <w:ind w:left="720" w:hanging="720"/>
      </w:pPr>
      <w:r w:rsidRPr="002124EC">
        <w:t xml:space="preserve">Yarov-Yarovoy, V., Schonbrun, J., &amp; Baker, D. (2006). Multipass membrane protein structure prediction using Rosetta. </w:t>
      </w:r>
      <w:r w:rsidRPr="002124EC">
        <w:rPr>
          <w:i/>
        </w:rPr>
        <w:t>Proteins</w:t>
      </w:r>
      <w:r w:rsidRPr="002124EC">
        <w:t>,</w:t>
      </w:r>
      <w:r w:rsidRPr="002124EC">
        <w:rPr>
          <w:i/>
        </w:rPr>
        <w:t xml:space="preserve"> 62</w:t>
      </w:r>
      <w:r w:rsidRPr="002124EC">
        <w:t xml:space="preserve">(4), 1010-1025. </w:t>
      </w:r>
      <w:hyperlink r:id="rId36" w:history="1">
        <w:r w:rsidRPr="002124EC">
          <w:rPr>
            <w:rStyle w:val="Hyperlink"/>
          </w:rPr>
          <w:t>https://doi.org/10.1002/prot.20817</w:t>
        </w:r>
      </w:hyperlink>
      <w:r w:rsidRPr="002124EC">
        <w:t xml:space="preserve"> </w:t>
      </w:r>
    </w:p>
    <w:p w14:paraId="04950F2D" w14:textId="17537658" w:rsidR="003C3FE5" w:rsidRPr="00260A6B" w:rsidRDefault="00006143" w:rsidP="003C3FE5">
      <w:pPr>
        <w:rPr>
          <w:rFonts w:ascii="Calibri" w:hAnsi="Calibri" w:cs="Calibri"/>
        </w:rPr>
      </w:pPr>
      <w:r w:rsidRPr="00260A6B">
        <w:rPr>
          <w:rFonts w:ascii="Calibri" w:hAnsi="Calibri" w:cs="Calibri"/>
        </w:rPr>
        <w:lastRenderedPageBreak/>
        <w:fldChar w:fldCharType="end"/>
      </w:r>
    </w:p>
    <w:sectPr w:rsidR="003C3FE5" w:rsidRPr="00260A6B" w:rsidSect="004F6A2A">
      <w:headerReference w:type="default" r:id="rId3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AD16F5" w14:textId="77777777" w:rsidR="005E2C23" w:rsidRDefault="005E2C23" w:rsidP="004F6A2A">
      <w:pPr>
        <w:spacing w:after="0" w:line="240" w:lineRule="auto"/>
      </w:pPr>
      <w:r>
        <w:separator/>
      </w:r>
    </w:p>
  </w:endnote>
  <w:endnote w:type="continuationSeparator" w:id="0">
    <w:p w14:paraId="7ACCD07C" w14:textId="77777777" w:rsidR="005E2C23" w:rsidRDefault="005E2C23"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55E321" w14:textId="77777777" w:rsidR="005E2C23" w:rsidRDefault="005E2C23" w:rsidP="004F6A2A">
      <w:pPr>
        <w:spacing w:after="0" w:line="240" w:lineRule="auto"/>
      </w:pPr>
      <w:r>
        <w:separator/>
      </w:r>
    </w:p>
  </w:footnote>
  <w:footnote w:type="continuationSeparator" w:id="0">
    <w:p w14:paraId="5E8D841A" w14:textId="77777777" w:rsidR="005E2C23" w:rsidRDefault="005E2C23"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6143"/>
    <w:rsid w:val="000A6AB0"/>
    <w:rsid w:val="000C62D9"/>
    <w:rsid w:val="000F50F4"/>
    <w:rsid w:val="001F4D47"/>
    <w:rsid w:val="00206D73"/>
    <w:rsid w:val="002124EC"/>
    <w:rsid w:val="0023002F"/>
    <w:rsid w:val="00230333"/>
    <w:rsid w:val="00260A6B"/>
    <w:rsid w:val="002D64C3"/>
    <w:rsid w:val="00307BAE"/>
    <w:rsid w:val="00323920"/>
    <w:rsid w:val="00325127"/>
    <w:rsid w:val="003A22BD"/>
    <w:rsid w:val="003C0849"/>
    <w:rsid w:val="003C3FE5"/>
    <w:rsid w:val="003D0A99"/>
    <w:rsid w:val="003E159E"/>
    <w:rsid w:val="003E1EAB"/>
    <w:rsid w:val="003F1812"/>
    <w:rsid w:val="003F5925"/>
    <w:rsid w:val="00426C5D"/>
    <w:rsid w:val="00492118"/>
    <w:rsid w:val="004D1717"/>
    <w:rsid w:val="004F6A2A"/>
    <w:rsid w:val="00503ABC"/>
    <w:rsid w:val="005937AC"/>
    <w:rsid w:val="005A0C5F"/>
    <w:rsid w:val="005A1274"/>
    <w:rsid w:val="005B0EF5"/>
    <w:rsid w:val="005C0A33"/>
    <w:rsid w:val="005E2C23"/>
    <w:rsid w:val="00680A1F"/>
    <w:rsid w:val="006A2807"/>
    <w:rsid w:val="006F3E30"/>
    <w:rsid w:val="00722E39"/>
    <w:rsid w:val="007E0B65"/>
    <w:rsid w:val="008041E3"/>
    <w:rsid w:val="00826EF5"/>
    <w:rsid w:val="00891047"/>
    <w:rsid w:val="008E00C4"/>
    <w:rsid w:val="008F766D"/>
    <w:rsid w:val="009271CE"/>
    <w:rsid w:val="0094796E"/>
    <w:rsid w:val="00951EDE"/>
    <w:rsid w:val="009A3915"/>
    <w:rsid w:val="009C089A"/>
    <w:rsid w:val="00A00C3E"/>
    <w:rsid w:val="00A21E9D"/>
    <w:rsid w:val="00A561F4"/>
    <w:rsid w:val="00A8342B"/>
    <w:rsid w:val="00B02080"/>
    <w:rsid w:val="00BB2E23"/>
    <w:rsid w:val="00C379BA"/>
    <w:rsid w:val="00C94378"/>
    <w:rsid w:val="00CF47A6"/>
    <w:rsid w:val="00D10C08"/>
    <w:rsid w:val="00D33C9E"/>
    <w:rsid w:val="00D379D9"/>
    <w:rsid w:val="00D4182E"/>
    <w:rsid w:val="00D622A9"/>
    <w:rsid w:val="00D71A33"/>
    <w:rsid w:val="00DB70D6"/>
    <w:rsid w:val="00DE1BC9"/>
    <w:rsid w:val="00DF51F6"/>
    <w:rsid w:val="00E63DCB"/>
    <w:rsid w:val="00E73E78"/>
    <w:rsid w:val="00EB16AD"/>
    <w:rsid w:val="00EB7CC0"/>
    <w:rsid w:val="00F00682"/>
    <w:rsid w:val="00FC2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8BCA6"/>
  <w15:docId w15:val="{53C265FD-944E-4F7F-BCA7-E5223C8C1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006143"/>
    <w:pPr>
      <w:spacing w:before="120" w:after="120"/>
    </w:pPr>
    <w:rPr>
      <w:b/>
      <w:color w:val="000000" w:themeColor="text1"/>
      <w:sz w:val="24"/>
      <w:szCs w:val="32"/>
    </w:rPr>
  </w:style>
  <w:style w:type="character" w:customStyle="1" w:styleId="ThesisTOCChar">
    <w:name w:val="Thesis TOC Char"/>
    <w:basedOn w:val="DefaultParagraphFont"/>
    <w:link w:val="ThesisTOC"/>
    <w:rsid w:val="00006143"/>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hyperlink" Target="https://doi.org/10.1126/science.abj8754" TargetMode="External"/><Relationship Id="rId18" Type="http://schemas.openxmlformats.org/officeDocument/2006/relationships/hyperlink" Target="https://doi.org/10.1007/978-1-0716-1394-8_9" TargetMode="External"/><Relationship Id="rId26" Type="http://schemas.openxmlformats.org/officeDocument/2006/relationships/hyperlink" Target="https://doi.org/10.1242/jcs.258986" TargetMode="External"/><Relationship Id="rId39" Type="http://schemas.openxmlformats.org/officeDocument/2006/relationships/theme" Target="theme/theme1.xml"/><Relationship Id="rId21" Type="http://schemas.openxmlformats.org/officeDocument/2006/relationships/hyperlink" Target="https://doi.org/10.1093/bioinformatics/btw716" TargetMode="External"/><Relationship Id="rId34" Type="http://schemas.openxmlformats.org/officeDocument/2006/relationships/hyperlink" Target="https://doi.org/10.1146/annurev.biophys.28.1.319" TargetMode="External"/><Relationship Id="rId7" Type="http://schemas.openxmlformats.org/officeDocument/2006/relationships/endnotes" Target="endnotes.xml"/><Relationship Id="rId12" Type="http://schemas.openxmlformats.org/officeDocument/2006/relationships/hyperlink" Target="https://doi.org/10.1021/jacs.7b07505" TargetMode="External"/><Relationship Id="rId17" Type="http://schemas.openxmlformats.org/officeDocument/2006/relationships/hyperlink" Target="https://doi.org/10.1038/s41580-021-00407-0" TargetMode="External"/><Relationship Id="rId25" Type="http://schemas.openxmlformats.org/officeDocument/2006/relationships/hyperlink" Target="https://doi.org/10.1038/s41592-022-01488-1" TargetMode="External"/><Relationship Id="rId33" Type="http://schemas.openxmlformats.org/officeDocument/2006/relationships/hyperlink" Target="https://doi.org/10.1093/bioinformatics/btn221"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bpj.2022.11.018" TargetMode="External"/><Relationship Id="rId20" Type="http://schemas.openxmlformats.org/officeDocument/2006/relationships/hyperlink" Target="https://doi.org/10.1111/febs.15676" TargetMode="External"/><Relationship Id="rId29" Type="http://schemas.openxmlformats.org/officeDocument/2006/relationships/hyperlink" Target="https://doi.org/10.1021/ja303483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2703/r-01-0000020" TargetMode="External"/><Relationship Id="rId24" Type="http://schemas.openxmlformats.org/officeDocument/2006/relationships/hyperlink" Target="https://doi.org/10.1016/j.jmb.2016.09.005" TargetMode="External"/><Relationship Id="rId32" Type="http://schemas.openxmlformats.org/officeDocument/2006/relationships/hyperlink" Target="https://doi.org/10.1085/jgp.201210873"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21/ja026939x" TargetMode="External"/><Relationship Id="rId23" Type="http://schemas.openxmlformats.org/officeDocument/2006/relationships/hyperlink" Target="https://doi.org/10.1038/nsmb.3226" TargetMode="External"/><Relationship Id="rId28" Type="http://schemas.openxmlformats.org/officeDocument/2006/relationships/hyperlink" Target="https://doi.org/10.1007/s12275-020-9723-1" TargetMode="External"/><Relationship Id="rId36" Type="http://schemas.openxmlformats.org/officeDocument/2006/relationships/hyperlink" Target="https://doi.org/10.1002/prot.20817" TargetMode="External"/><Relationship Id="rId10" Type="http://schemas.openxmlformats.org/officeDocument/2006/relationships/image" Target="media/image3.png"/><Relationship Id="rId19" Type="http://schemas.openxmlformats.org/officeDocument/2006/relationships/hyperlink" Target="https://doi.org/10.1038/s41586-021-03819-2" TargetMode="External"/><Relationship Id="rId31" Type="http://schemas.openxmlformats.org/officeDocument/2006/relationships/hyperlink" Target="https://doi.org/10.1002/pmic.20110039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38/nprot.2010.32" TargetMode="External"/><Relationship Id="rId22" Type="http://schemas.openxmlformats.org/officeDocument/2006/relationships/hyperlink" Target="https://doi.org/10.1002/jcc.22968" TargetMode="External"/><Relationship Id="rId27" Type="http://schemas.openxmlformats.org/officeDocument/2006/relationships/hyperlink" Target="https://doi.org/10.1073/pnas.1319944111" TargetMode="External"/><Relationship Id="rId30" Type="http://schemas.openxmlformats.org/officeDocument/2006/relationships/hyperlink" Target="https://doi.org/10.1371/journal.pcbi.1011171" TargetMode="External"/><Relationship Id="rId35" Type="http://schemas.openxmlformats.org/officeDocument/2006/relationships/hyperlink" Target="https://doi.org/10.1073/pnas.0602350103"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16</Pages>
  <Words>6495</Words>
  <Characters>3702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8</cp:revision>
  <dcterms:created xsi:type="dcterms:W3CDTF">2024-06-04T20:06:00Z</dcterms:created>
  <dcterms:modified xsi:type="dcterms:W3CDTF">2024-06-06T01:14:00Z</dcterms:modified>
</cp:coreProperties>
</file>